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1655" w:rsidRPr="00F71655" w:rsidRDefault="00F71655" w:rsidP="00AE59FC">
      <w:pPr>
        <w:spacing w:line="480" w:lineRule="auto"/>
        <w:rPr>
          <w:sz w:val="24"/>
          <w:szCs w:val="24"/>
        </w:rPr>
      </w:pPr>
      <w:bookmarkStart w:id="0" w:name="_GoBack"/>
      <w:bookmarkEnd w:id="0"/>
      <w:r w:rsidRPr="00F71655">
        <w:rPr>
          <w:sz w:val="24"/>
          <w:szCs w:val="24"/>
        </w:rPr>
        <w:t>Review of African Political Economy</w:t>
      </w:r>
    </w:p>
    <w:p w:rsidR="00DD5012" w:rsidRPr="00AE59FC" w:rsidRDefault="00AA69EB" w:rsidP="00AE59FC">
      <w:pPr>
        <w:spacing w:line="480" w:lineRule="auto"/>
        <w:rPr>
          <w:b/>
          <w:sz w:val="24"/>
          <w:szCs w:val="24"/>
        </w:rPr>
      </w:pPr>
      <w:r>
        <w:rPr>
          <w:b/>
          <w:sz w:val="24"/>
          <w:szCs w:val="24"/>
        </w:rPr>
        <w:t>M</w:t>
      </w:r>
      <w:r w:rsidR="00B10758" w:rsidRPr="00AE59FC">
        <w:rPr>
          <w:b/>
          <w:sz w:val="24"/>
          <w:szCs w:val="24"/>
        </w:rPr>
        <w:t xml:space="preserve">icrofinance </w:t>
      </w:r>
      <w:r>
        <w:rPr>
          <w:b/>
          <w:sz w:val="24"/>
          <w:szCs w:val="24"/>
        </w:rPr>
        <w:t>and</w:t>
      </w:r>
      <w:r w:rsidR="00B10758" w:rsidRPr="00AE59FC">
        <w:rPr>
          <w:b/>
          <w:sz w:val="24"/>
          <w:szCs w:val="24"/>
        </w:rPr>
        <w:t xml:space="preserve"> HIV prevention</w:t>
      </w:r>
    </w:p>
    <w:p w:rsidR="00415F16" w:rsidRDefault="00415F16" w:rsidP="00AE59FC">
      <w:pPr>
        <w:spacing w:line="480" w:lineRule="auto"/>
        <w:rPr>
          <w:sz w:val="24"/>
          <w:szCs w:val="24"/>
        </w:rPr>
      </w:pPr>
      <w:r w:rsidRPr="00AE59FC">
        <w:rPr>
          <w:sz w:val="24"/>
          <w:szCs w:val="24"/>
        </w:rPr>
        <w:t>Janet Seeley</w:t>
      </w:r>
    </w:p>
    <w:p w:rsidR="00F71655" w:rsidRDefault="00F71655" w:rsidP="00AE59FC">
      <w:pPr>
        <w:spacing w:line="480" w:lineRule="auto"/>
        <w:rPr>
          <w:sz w:val="24"/>
          <w:szCs w:val="24"/>
        </w:rPr>
      </w:pPr>
      <w:r>
        <w:rPr>
          <w:sz w:val="24"/>
          <w:szCs w:val="24"/>
        </w:rPr>
        <w:t>MRC/UVRI Uganda Research Unit on AIDS and London School of Hygiene and Tropical Medicine</w:t>
      </w:r>
    </w:p>
    <w:p w:rsidR="00F71655" w:rsidRPr="00AE59FC" w:rsidRDefault="00F71655" w:rsidP="00AE59FC">
      <w:pPr>
        <w:spacing w:line="480" w:lineRule="auto"/>
        <w:rPr>
          <w:sz w:val="24"/>
          <w:szCs w:val="24"/>
        </w:rPr>
      </w:pPr>
    </w:p>
    <w:p w:rsidR="00AA69EB" w:rsidRDefault="00AA69EB" w:rsidP="00AE59FC">
      <w:pPr>
        <w:spacing w:line="480" w:lineRule="auto"/>
        <w:rPr>
          <w:b/>
          <w:sz w:val="24"/>
          <w:szCs w:val="24"/>
        </w:rPr>
      </w:pPr>
      <w:r w:rsidRPr="00AA69EB">
        <w:rPr>
          <w:b/>
          <w:sz w:val="24"/>
          <w:szCs w:val="24"/>
        </w:rPr>
        <w:t>Abstract</w:t>
      </w:r>
    </w:p>
    <w:p w:rsidR="0081613A" w:rsidRDefault="0081613A" w:rsidP="0081613A">
      <w:pPr>
        <w:spacing w:line="480" w:lineRule="auto"/>
      </w:pPr>
      <w:r>
        <w:rPr>
          <w:sz w:val="24"/>
          <w:szCs w:val="24"/>
        </w:rPr>
        <w:t>This paper</w:t>
      </w:r>
      <w:r w:rsidRPr="00AE59FC">
        <w:rPr>
          <w:sz w:val="24"/>
          <w:szCs w:val="24"/>
        </w:rPr>
        <w:t xml:space="preserve"> provide</w:t>
      </w:r>
      <w:r>
        <w:rPr>
          <w:sz w:val="24"/>
          <w:szCs w:val="24"/>
        </w:rPr>
        <w:t>s</w:t>
      </w:r>
      <w:r w:rsidRPr="00AE59FC">
        <w:rPr>
          <w:sz w:val="24"/>
          <w:szCs w:val="24"/>
        </w:rPr>
        <w:t xml:space="preserve"> a brief overview of both the broader microfinance arena and also the current evidence on the impact of microfinance on HIV-prevention.  </w:t>
      </w:r>
      <w:r>
        <w:rPr>
          <w:sz w:val="24"/>
          <w:szCs w:val="24"/>
        </w:rPr>
        <w:t xml:space="preserve">The available </w:t>
      </w:r>
      <w:r w:rsidR="00E24302">
        <w:rPr>
          <w:sz w:val="24"/>
          <w:szCs w:val="24"/>
        </w:rPr>
        <w:t xml:space="preserve">information </w:t>
      </w:r>
      <w:r>
        <w:rPr>
          <w:sz w:val="24"/>
          <w:szCs w:val="24"/>
        </w:rPr>
        <w:t xml:space="preserve">suggests that </w:t>
      </w:r>
      <w:r w:rsidRPr="00AE59FC">
        <w:rPr>
          <w:sz w:val="24"/>
          <w:szCs w:val="24"/>
        </w:rPr>
        <w:t>the impact of microfinance</w:t>
      </w:r>
      <w:r>
        <w:rPr>
          <w:sz w:val="24"/>
          <w:szCs w:val="24"/>
        </w:rPr>
        <w:t>, as well as the impact of microfinance linked to HIV prevention programme</w:t>
      </w:r>
      <w:r w:rsidRPr="00AE59FC">
        <w:rPr>
          <w:sz w:val="24"/>
          <w:szCs w:val="24"/>
        </w:rPr>
        <w:t xml:space="preserve"> in Sub-Saharan Africa</w:t>
      </w:r>
      <w:r>
        <w:rPr>
          <w:sz w:val="24"/>
          <w:szCs w:val="24"/>
        </w:rPr>
        <w:t xml:space="preserve"> show</w:t>
      </w:r>
      <w:r w:rsidRPr="00AE59FC">
        <w:rPr>
          <w:sz w:val="24"/>
          <w:szCs w:val="24"/>
        </w:rPr>
        <w:t xml:space="preserve"> a mixed picture</w:t>
      </w:r>
      <w:r>
        <w:rPr>
          <w:sz w:val="24"/>
          <w:szCs w:val="24"/>
        </w:rPr>
        <w:t>.  This is not surprising given the very different contexts in which interventions have been implemented and the varied</w:t>
      </w:r>
      <w:r w:rsidR="00E24302">
        <w:rPr>
          <w:sz w:val="24"/>
          <w:szCs w:val="24"/>
        </w:rPr>
        <w:t xml:space="preserve"> and sometimes questionable</w:t>
      </w:r>
      <w:r>
        <w:rPr>
          <w:sz w:val="24"/>
          <w:szCs w:val="24"/>
        </w:rPr>
        <w:t xml:space="preserve"> impact of microfinance for the poorest and the less-poor (women and men, older and younger) recipients.  While there is little evidence that microfinance alone prevents HIV-infections there is information on</w:t>
      </w:r>
      <w:r w:rsidRPr="00AE59FC">
        <w:rPr>
          <w:sz w:val="24"/>
          <w:szCs w:val="24"/>
        </w:rPr>
        <w:t xml:space="preserve"> unintended outcomes </w:t>
      </w:r>
      <w:r>
        <w:rPr>
          <w:sz w:val="24"/>
          <w:szCs w:val="24"/>
        </w:rPr>
        <w:t>of microfinance as women face HIV-related risks as they struggle to repay debts</w:t>
      </w:r>
      <w:r w:rsidRPr="00AE59FC">
        <w:rPr>
          <w:sz w:val="24"/>
          <w:szCs w:val="24"/>
        </w:rPr>
        <w:t xml:space="preserve">.  </w:t>
      </w:r>
      <w:r>
        <w:rPr>
          <w:sz w:val="24"/>
          <w:szCs w:val="24"/>
        </w:rPr>
        <w:t>S</w:t>
      </w:r>
      <w:r w:rsidRPr="00AE59FC">
        <w:rPr>
          <w:sz w:val="24"/>
          <w:szCs w:val="24"/>
        </w:rPr>
        <w:t>tructural change</w:t>
      </w:r>
      <w:r>
        <w:rPr>
          <w:sz w:val="24"/>
          <w:szCs w:val="24"/>
        </w:rPr>
        <w:t>s remain</w:t>
      </w:r>
      <w:r w:rsidRPr="00AE59FC">
        <w:rPr>
          <w:sz w:val="24"/>
          <w:szCs w:val="24"/>
        </w:rPr>
        <w:t xml:space="preserve"> a necessity if HIV prevention and development programmes are to respond to the broader economic and social issues poor women and men face, in Africa and elsewhere</w:t>
      </w:r>
      <w:r>
        <w:rPr>
          <w:sz w:val="24"/>
          <w:szCs w:val="24"/>
        </w:rPr>
        <w:t>.</w:t>
      </w:r>
    </w:p>
    <w:p w:rsidR="00AA69EB" w:rsidRPr="00AA69EB" w:rsidRDefault="00AA69EB" w:rsidP="00AE59FC">
      <w:pPr>
        <w:spacing w:line="480" w:lineRule="auto"/>
        <w:rPr>
          <w:b/>
          <w:sz w:val="24"/>
          <w:szCs w:val="24"/>
        </w:rPr>
      </w:pPr>
    </w:p>
    <w:p w:rsidR="00AA69EB" w:rsidRPr="00AA69EB" w:rsidRDefault="00AA69EB">
      <w:pPr>
        <w:rPr>
          <w:b/>
          <w:sz w:val="24"/>
          <w:szCs w:val="24"/>
        </w:rPr>
      </w:pPr>
      <w:r w:rsidRPr="00AA69EB">
        <w:rPr>
          <w:b/>
          <w:sz w:val="24"/>
          <w:szCs w:val="24"/>
        </w:rPr>
        <w:t>Keywords</w:t>
      </w:r>
      <w:r>
        <w:rPr>
          <w:b/>
          <w:sz w:val="24"/>
          <w:szCs w:val="24"/>
        </w:rPr>
        <w:t xml:space="preserve">: </w:t>
      </w:r>
      <w:r>
        <w:rPr>
          <w:sz w:val="24"/>
          <w:szCs w:val="24"/>
        </w:rPr>
        <w:t>Microfinance, HIV and AIDS, prevention, poverty, Africa</w:t>
      </w:r>
      <w:r w:rsidRPr="00AA69EB">
        <w:rPr>
          <w:b/>
          <w:sz w:val="24"/>
          <w:szCs w:val="24"/>
        </w:rPr>
        <w:br w:type="page"/>
      </w:r>
    </w:p>
    <w:p w:rsidR="000728CF" w:rsidRPr="00AE59FC" w:rsidRDefault="00546BA5" w:rsidP="00AE59FC">
      <w:pPr>
        <w:spacing w:line="480" w:lineRule="auto"/>
        <w:rPr>
          <w:sz w:val="24"/>
          <w:szCs w:val="24"/>
        </w:rPr>
      </w:pPr>
      <w:r w:rsidRPr="00AE59FC">
        <w:rPr>
          <w:sz w:val="24"/>
          <w:szCs w:val="24"/>
        </w:rPr>
        <w:lastRenderedPageBreak/>
        <w:t>Writing a decade ago</w:t>
      </w:r>
      <w:r w:rsidR="0081613A">
        <w:rPr>
          <w:sz w:val="24"/>
          <w:szCs w:val="24"/>
        </w:rPr>
        <w:t>,</w:t>
      </w:r>
      <w:r w:rsidRPr="00AE59FC">
        <w:rPr>
          <w:sz w:val="24"/>
          <w:szCs w:val="24"/>
        </w:rPr>
        <w:t xml:space="preserve"> Julia Kim and Charlotte Watts</w:t>
      </w:r>
      <w:r w:rsidR="007939A7">
        <w:rPr>
          <w:sz w:val="24"/>
          <w:szCs w:val="24"/>
        </w:rPr>
        <w:t xml:space="preserve"> </w:t>
      </w:r>
      <w:r w:rsidR="007939A7">
        <w:rPr>
          <w:sz w:val="24"/>
          <w:szCs w:val="24"/>
        </w:rPr>
        <w:fldChar w:fldCharType="begin"/>
      </w:r>
      <w:r w:rsidR="007939A7">
        <w:rPr>
          <w:sz w:val="24"/>
          <w:szCs w:val="24"/>
        </w:rPr>
        <w:instrText xml:space="preserve"> ADDIN EN.CITE &lt;EndNote&gt;&lt;Cite ExcludeAuth="1"&gt;&lt;Author&gt;Kim&lt;/Author&gt;&lt;Year&gt;2005&lt;/Year&gt;&lt;RecNum&gt;31&lt;/RecNum&gt;&lt;DisplayText&gt;(2005)&lt;/DisplayText&gt;&lt;record&gt;&lt;rec-number&gt;31&lt;/rec-number&gt;&lt;foreign-keys&gt;&lt;key app="EN" db-id="wft9w05vtzd9v1eaa2evv2xcv2d5vd2psxzt" timestamp="1420013366"&gt;31&lt;/key&gt;&lt;/foreign-keys&gt;&lt;ref-type name="Journal Article"&gt;17&lt;/ref-type&gt;&lt;contributors&gt;&lt;authors&gt;&lt;author&gt;Kim, Julia C&lt;/author&gt;&lt;author&gt;Watts, Charlotte H&lt;/author&gt;&lt;/authors&gt;&lt;/contributors&gt;&lt;titles&gt;&lt;title&gt;Gaining a foothold: tackling poverty, gender inequality, and HIV in Africa&lt;/title&gt;&lt;secondary-title&gt;British Medical Journal&lt;/secondary-title&gt;&lt;/titles&gt;&lt;periodical&gt;&lt;full-title&gt;British Medical Journal&lt;/full-title&gt;&lt;/periodical&gt;&lt;pages&gt;769-772&lt;/pages&gt;&lt;volume&gt;331&lt;/volume&gt;&lt;number&gt;7519&lt;/number&gt;&lt;dates&gt;&lt;year&gt;2005&lt;/year&gt;&lt;/dates&gt;&lt;isbn&gt;0959-8138&lt;/isbn&gt;&lt;urls&gt;&lt;/urls&gt;&lt;/record&gt;&lt;/Cite&gt;&lt;/EndNote&gt;</w:instrText>
      </w:r>
      <w:r w:rsidR="007939A7">
        <w:rPr>
          <w:sz w:val="24"/>
          <w:szCs w:val="24"/>
        </w:rPr>
        <w:fldChar w:fldCharType="separate"/>
      </w:r>
      <w:r w:rsidR="007939A7">
        <w:rPr>
          <w:noProof/>
          <w:sz w:val="24"/>
          <w:szCs w:val="24"/>
        </w:rPr>
        <w:t>(</w:t>
      </w:r>
      <w:hyperlink w:anchor="_ENREF_30" w:tooltip="Kim, 2005 #31" w:history="1">
        <w:r w:rsidR="00454CB1">
          <w:rPr>
            <w:noProof/>
            <w:sz w:val="24"/>
            <w:szCs w:val="24"/>
          </w:rPr>
          <w:t>2005</w:t>
        </w:r>
      </w:hyperlink>
      <w:r w:rsidR="007939A7">
        <w:rPr>
          <w:noProof/>
          <w:sz w:val="24"/>
          <w:szCs w:val="24"/>
        </w:rPr>
        <w:t>)</w:t>
      </w:r>
      <w:r w:rsidR="007939A7">
        <w:rPr>
          <w:sz w:val="24"/>
          <w:szCs w:val="24"/>
        </w:rPr>
        <w:fldChar w:fldCharType="end"/>
      </w:r>
      <w:r w:rsidR="007939A7">
        <w:rPr>
          <w:sz w:val="24"/>
          <w:szCs w:val="24"/>
        </w:rPr>
        <w:t xml:space="preserve"> </w:t>
      </w:r>
      <w:r w:rsidRPr="00AE59FC">
        <w:rPr>
          <w:sz w:val="24"/>
          <w:szCs w:val="24"/>
        </w:rPr>
        <w:t>suggested that HIV prevention initiatives could</w:t>
      </w:r>
      <w:r w:rsidR="00042254" w:rsidRPr="00AE59FC">
        <w:rPr>
          <w:sz w:val="24"/>
          <w:szCs w:val="24"/>
        </w:rPr>
        <w:t xml:space="preserve"> build on</w:t>
      </w:r>
      <w:r w:rsidRPr="00AE59FC">
        <w:rPr>
          <w:sz w:val="24"/>
          <w:szCs w:val="24"/>
        </w:rPr>
        <w:t xml:space="preserve"> the successes of microfinance initiative</w:t>
      </w:r>
      <w:r w:rsidR="00042254" w:rsidRPr="00AE59FC">
        <w:rPr>
          <w:sz w:val="24"/>
          <w:szCs w:val="24"/>
        </w:rPr>
        <w:t>s in many developing countries</w:t>
      </w:r>
      <w:r w:rsidR="0081613A">
        <w:rPr>
          <w:sz w:val="24"/>
          <w:szCs w:val="24"/>
        </w:rPr>
        <w:t xml:space="preserve"> to bring about change</w:t>
      </w:r>
      <w:r w:rsidR="00042254" w:rsidRPr="00AE59FC">
        <w:rPr>
          <w:sz w:val="24"/>
          <w:szCs w:val="24"/>
        </w:rPr>
        <w:t>.  The provision of credi</w:t>
      </w:r>
      <w:r w:rsidR="0081613A">
        <w:rPr>
          <w:sz w:val="24"/>
          <w:szCs w:val="24"/>
        </w:rPr>
        <w:t>t and savings to poor women was</w:t>
      </w:r>
      <w:r w:rsidR="00042254" w:rsidRPr="00AE59FC">
        <w:rPr>
          <w:sz w:val="24"/>
          <w:szCs w:val="24"/>
        </w:rPr>
        <w:t xml:space="preserve"> widely reported to be leading to improvements in household food security as well as individual benefits for the women involved who </w:t>
      </w:r>
      <w:r w:rsidR="0081613A">
        <w:rPr>
          <w:sz w:val="24"/>
          <w:szCs w:val="24"/>
        </w:rPr>
        <w:t xml:space="preserve">through the microfinance interventions </w:t>
      </w:r>
      <w:r w:rsidR="00042254" w:rsidRPr="00AE59FC">
        <w:rPr>
          <w:sz w:val="24"/>
          <w:szCs w:val="24"/>
        </w:rPr>
        <w:t>acquired economic and business skills</w:t>
      </w:r>
      <w:r w:rsidR="00AD4251">
        <w:rPr>
          <w:sz w:val="24"/>
          <w:szCs w:val="24"/>
        </w:rPr>
        <w:t xml:space="preserve"> </w:t>
      </w:r>
      <w:r w:rsidR="00AD4251">
        <w:rPr>
          <w:sz w:val="24"/>
          <w:szCs w:val="24"/>
        </w:rPr>
        <w:fldChar w:fldCharType="begin">
          <w:fldData xml:space="preserve">PEVuZE5vdGU+PENpdGU+PEF1dGhvcj5IdWxtZTwvQXV0aG9yPjxZZWFyPjIwMDY8L1llYXI+PFJl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</w:fldData>
        </w:fldChar>
      </w:r>
      <w:r w:rsidR="00AD4251">
        <w:rPr>
          <w:sz w:val="24"/>
          <w:szCs w:val="24"/>
        </w:rPr>
        <w:instrText xml:space="preserve"> ADDIN EN.CITE </w:instrText>
      </w:r>
      <w:r w:rsidR="00AD4251">
        <w:rPr>
          <w:sz w:val="24"/>
          <w:szCs w:val="24"/>
        </w:rPr>
        <w:fldChar w:fldCharType="begin">
          <w:fldData xml:space="preserve">PEVuZE5vdGU+PENpdGU+PEF1dGhvcj5IdWxtZTwvQXV0aG9yPjxZZWFyPjIwMDY8L1llYXI+PFJl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</w:fldData>
        </w:fldChar>
      </w:r>
      <w:r w:rsidR="00AD4251">
        <w:rPr>
          <w:sz w:val="24"/>
          <w:szCs w:val="24"/>
        </w:rPr>
        <w:instrText xml:space="preserve"> ADDIN EN.CITE.DATA </w:instrText>
      </w:r>
      <w:r w:rsidR="00AD4251">
        <w:rPr>
          <w:sz w:val="24"/>
          <w:szCs w:val="24"/>
        </w:rPr>
      </w:r>
      <w:r w:rsidR="00AD4251">
        <w:rPr>
          <w:sz w:val="24"/>
          <w:szCs w:val="24"/>
        </w:rPr>
        <w:fldChar w:fldCharType="end"/>
      </w:r>
      <w:r w:rsidR="00AD4251">
        <w:rPr>
          <w:sz w:val="24"/>
          <w:szCs w:val="24"/>
        </w:rPr>
      </w:r>
      <w:r w:rsidR="00AD4251">
        <w:rPr>
          <w:sz w:val="24"/>
          <w:szCs w:val="24"/>
        </w:rPr>
        <w:fldChar w:fldCharType="separate"/>
      </w:r>
      <w:r w:rsidR="00AD4251">
        <w:rPr>
          <w:noProof/>
          <w:sz w:val="24"/>
          <w:szCs w:val="24"/>
        </w:rPr>
        <w:t xml:space="preserve">(see for example, </w:t>
      </w:r>
      <w:hyperlink w:anchor="_ENREF_22" w:tooltip="Hulme, 2006 #40" w:history="1">
        <w:r w:rsidR="00454CB1">
          <w:rPr>
            <w:noProof/>
            <w:sz w:val="24"/>
            <w:szCs w:val="24"/>
          </w:rPr>
          <w:t>Hulme and Moore 2006</w:t>
        </w:r>
      </w:hyperlink>
      <w:r w:rsidR="00AD4251">
        <w:rPr>
          <w:noProof/>
          <w:sz w:val="24"/>
          <w:szCs w:val="24"/>
        </w:rPr>
        <w:t xml:space="preserve">, </w:t>
      </w:r>
      <w:hyperlink w:anchor="_ENREF_26" w:tooltip="Kabeer, 2005 #24" w:history="1">
        <w:r w:rsidR="00454CB1">
          <w:rPr>
            <w:noProof/>
            <w:sz w:val="24"/>
            <w:szCs w:val="24"/>
          </w:rPr>
          <w:t>Kabeer 2005</w:t>
        </w:r>
      </w:hyperlink>
      <w:r w:rsidR="00AD4251">
        <w:rPr>
          <w:noProof/>
          <w:sz w:val="24"/>
          <w:szCs w:val="24"/>
        </w:rPr>
        <w:t xml:space="preserve">, </w:t>
      </w:r>
      <w:hyperlink w:anchor="_ENREF_47" w:tooltip="Sanyal, 2009 #69" w:history="1">
        <w:r w:rsidR="00454CB1">
          <w:rPr>
            <w:noProof/>
            <w:sz w:val="24"/>
            <w:szCs w:val="24"/>
          </w:rPr>
          <w:t>Sanyal 2009</w:t>
        </w:r>
      </w:hyperlink>
      <w:r w:rsidR="00AD4251">
        <w:rPr>
          <w:noProof/>
          <w:sz w:val="24"/>
          <w:szCs w:val="24"/>
        </w:rPr>
        <w:t xml:space="preserve">, </w:t>
      </w:r>
      <w:hyperlink w:anchor="_ENREF_52" w:tooltip="Swain, 2009 #68" w:history="1">
        <w:r w:rsidR="00454CB1">
          <w:rPr>
            <w:noProof/>
            <w:sz w:val="24"/>
            <w:szCs w:val="24"/>
          </w:rPr>
          <w:t>Swain and Wallentin 2009</w:t>
        </w:r>
      </w:hyperlink>
      <w:r w:rsidR="00AD4251">
        <w:rPr>
          <w:noProof/>
          <w:sz w:val="24"/>
          <w:szCs w:val="24"/>
        </w:rPr>
        <w:t xml:space="preserve">, </w:t>
      </w:r>
      <w:hyperlink w:anchor="_ENREF_55" w:tooltip="Van Rooyen, 2012 #45" w:history="1">
        <w:r w:rsidR="00454CB1">
          <w:rPr>
            <w:noProof/>
            <w:sz w:val="24"/>
            <w:szCs w:val="24"/>
          </w:rPr>
          <w:t>Van Rooyen, Stewart, and de Wet 2012</w:t>
        </w:r>
      </w:hyperlink>
      <w:r w:rsidR="00AD4251">
        <w:rPr>
          <w:noProof/>
          <w:sz w:val="24"/>
          <w:szCs w:val="24"/>
        </w:rPr>
        <w:t>)</w:t>
      </w:r>
      <w:r w:rsidR="00AD4251">
        <w:rPr>
          <w:sz w:val="24"/>
          <w:szCs w:val="24"/>
        </w:rPr>
        <w:fldChar w:fldCharType="end"/>
      </w:r>
      <w:r w:rsidR="00042254" w:rsidRPr="00AE59FC">
        <w:rPr>
          <w:sz w:val="24"/>
          <w:szCs w:val="24"/>
        </w:rPr>
        <w:t xml:space="preserve">.   </w:t>
      </w:r>
      <w:r w:rsidR="0081613A">
        <w:rPr>
          <w:sz w:val="24"/>
          <w:szCs w:val="24"/>
        </w:rPr>
        <w:t xml:space="preserve">There were direct benefits for reproductive health: </w:t>
      </w:r>
      <w:r w:rsidR="00042254" w:rsidRPr="00AE59FC">
        <w:rPr>
          <w:sz w:val="24"/>
          <w:szCs w:val="24"/>
        </w:rPr>
        <w:t xml:space="preserve">Kim and Watts </w:t>
      </w:r>
      <w:r w:rsidR="00042254" w:rsidRPr="00AE59FC">
        <w:rPr>
          <w:sz w:val="24"/>
          <w:szCs w:val="24"/>
        </w:rPr>
        <w:fldChar w:fldCharType="begin"/>
      </w:r>
      <w:r w:rsidR="00042254" w:rsidRPr="00AE59FC">
        <w:rPr>
          <w:sz w:val="24"/>
          <w:szCs w:val="24"/>
        </w:rPr>
        <w:instrText xml:space="preserve"> ADDIN EN.CITE &lt;EndNote&gt;&lt;Cite ExcludeAuth="1"&gt;&lt;Author&gt;Kim&lt;/Author&gt;&lt;Year&gt;2005&lt;/Year&gt;&lt;RecNum&gt;31&lt;/RecNum&gt;&lt;Pages&gt;770&lt;/Pages&gt;&lt;DisplayText&gt;(2005, 770)&lt;/DisplayText&gt;&lt;record&gt;&lt;rec-number&gt;31&lt;/rec-number&gt;&lt;foreign-keys&gt;&lt;key app="EN" db-id="wft9w05vtzd9v1eaa2evv2xcv2d5vd2psxzt" timestamp="1420013366"&gt;31&lt;/key&gt;&lt;/foreign-keys&gt;&lt;ref-type name="Journal Article"&gt;17&lt;/ref-type&gt;&lt;contributors&gt;&lt;authors&gt;&lt;author&gt;Kim, Julia C&lt;/author&gt;&lt;author&gt;Watts, Charlotte H&lt;/author&gt;&lt;/authors&gt;&lt;/contributors&gt;&lt;titles&gt;&lt;title&gt;Gaining a foothold: tackling poverty, gender inequality, and HIV in Africa&lt;/title&gt;&lt;secondary-title&gt;British Medical Journal&lt;/secondary-title&gt;&lt;/titles&gt;&lt;periodical&gt;&lt;full-title&gt;British Medical Journal&lt;/full-title&gt;&lt;/periodical&gt;&lt;pages&gt;769-772&lt;/pages&gt;&lt;volume&gt;331&lt;/volume&gt;&lt;number&gt;7519&lt;/number&gt;&lt;dates&gt;&lt;year&gt;2005&lt;/year&gt;&lt;/dates&gt;&lt;isbn&gt;0959-8138&lt;/isbn&gt;&lt;urls&gt;&lt;/urls&gt;&lt;/record&gt;&lt;/Cite&gt;&lt;/EndNote&gt;</w:instrText>
      </w:r>
      <w:r w:rsidR="00042254" w:rsidRPr="00AE59FC">
        <w:rPr>
          <w:sz w:val="24"/>
          <w:szCs w:val="24"/>
        </w:rPr>
        <w:fldChar w:fldCharType="separate"/>
      </w:r>
      <w:r w:rsidR="00042254" w:rsidRPr="00AE59FC">
        <w:rPr>
          <w:noProof/>
          <w:sz w:val="24"/>
          <w:szCs w:val="24"/>
        </w:rPr>
        <w:t>(</w:t>
      </w:r>
      <w:hyperlink w:anchor="_ENREF_30" w:tooltip="Kim, 2005 #31" w:history="1">
        <w:r w:rsidR="00454CB1" w:rsidRPr="00AE59FC">
          <w:rPr>
            <w:noProof/>
            <w:sz w:val="24"/>
            <w:szCs w:val="24"/>
          </w:rPr>
          <w:t>2005, 770</w:t>
        </w:r>
      </w:hyperlink>
      <w:r w:rsidR="00042254" w:rsidRPr="00AE59FC">
        <w:rPr>
          <w:noProof/>
          <w:sz w:val="24"/>
          <w:szCs w:val="24"/>
        </w:rPr>
        <w:t>)</w:t>
      </w:r>
      <w:r w:rsidR="00042254" w:rsidRPr="00AE59FC">
        <w:rPr>
          <w:sz w:val="24"/>
          <w:szCs w:val="24"/>
        </w:rPr>
        <w:fldChar w:fldCharType="end"/>
      </w:r>
      <w:r w:rsidR="00042254" w:rsidRPr="00AE59FC">
        <w:rPr>
          <w:sz w:val="24"/>
          <w:szCs w:val="24"/>
        </w:rPr>
        <w:t xml:space="preserve"> noted that women in Bangladesh involved in microfinance programmes were </w:t>
      </w:r>
      <w:r w:rsidR="00776F44" w:rsidRPr="00AE59FC">
        <w:rPr>
          <w:sz w:val="24"/>
          <w:szCs w:val="24"/>
        </w:rPr>
        <w:t xml:space="preserve">reporting an increase in their control over contraception and wider sexual and reproductive health decisions; control that </w:t>
      </w:r>
      <w:r w:rsidR="0081613A">
        <w:rPr>
          <w:sz w:val="24"/>
          <w:szCs w:val="24"/>
        </w:rPr>
        <w:t xml:space="preserve">they suggested </w:t>
      </w:r>
      <w:r w:rsidR="00776F44" w:rsidRPr="00AE59FC">
        <w:rPr>
          <w:sz w:val="24"/>
          <w:szCs w:val="24"/>
        </w:rPr>
        <w:t xml:space="preserve">might be translated in other settings to HIV-prevention initiatives.  </w:t>
      </w:r>
      <w:r w:rsidR="000728CF" w:rsidRPr="00AE59FC">
        <w:rPr>
          <w:sz w:val="24"/>
          <w:szCs w:val="24"/>
        </w:rPr>
        <w:t xml:space="preserve">Anderson and colleagues </w:t>
      </w:r>
      <w:r w:rsidR="000728CF" w:rsidRPr="00AE59FC">
        <w:rPr>
          <w:sz w:val="24"/>
          <w:szCs w:val="24"/>
        </w:rPr>
        <w:fldChar w:fldCharType="begin"/>
      </w:r>
      <w:r w:rsidR="001E7088" w:rsidRPr="00AE59FC">
        <w:rPr>
          <w:sz w:val="24"/>
          <w:szCs w:val="24"/>
        </w:rPr>
        <w:instrText xml:space="preserve"> ADDIN EN.CITE &lt;EndNote&gt;&lt;Cite ExcludeAuth="1"&gt;&lt;Author&gt;Anderson&lt;/Author&gt;&lt;Year&gt;2002&lt;/Year&gt;&lt;RecNum&gt;32&lt;/RecNum&gt;&lt;DisplayText&gt;(2002)&lt;/DisplayText&gt;&lt;record&gt;&lt;rec-number&gt;32&lt;/rec-number&gt;&lt;foreign-keys&gt;&lt;key app="EN" db-id="wft9w05vtzd9v1eaa2evv2xcv2d5vd2psxzt" timestamp="1420014760"&gt;32&lt;/key&gt;&lt;/foreign-keys&gt;&lt;ref-type name="Report"&gt;27&lt;/ref-type&gt;&lt;contributors&gt;&lt;authors&gt;&lt;author&gt;Anderson, L&lt;/author&gt;&lt;author&gt;Gugerty, Mary Kay&lt;/author&gt;&lt;author&gt;Levine, O R&lt;/author&gt;&lt;author&gt;Weaver, Marcia&lt;/author&gt;&lt;/authors&gt;&lt;/contributors&gt;&lt;titles&gt;&lt;title&gt;Microfinance and HIV/AIDS: Five key questions on programme impact&lt;/title&gt;&lt;/titles&gt;&lt;dates&gt;&lt;year&gt;2002&lt;/year&gt;&lt;/dates&gt;&lt;pub-location&gt;Seattle, Washington&lt;/pub-location&gt;&lt;publisher&gt;Center for Health Education and Research, University of Washington&lt;/publisher&gt;&lt;urls&gt;&lt;/urls&gt;&lt;/record&gt;&lt;/Cite&gt;&lt;/EndNote&gt;</w:instrText>
      </w:r>
      <w:r w:rsidR="000728CF" w:rsidRPr="00AE59FC">
        <w:rPr>
          <w:sz w:val="24"/>
          <w:szCs w:val="24"/>
        </w:rPr>
        <w:fldChar w:fldCharType="separate"/>
      </w:r>
      <w:r w:rsidR="000728CF" w:rsidRPr="00AE59FC">
        <w:rPr>
          <w:noProof/>
          <w:sz w:val="24"/>
          <w:szCs w:val="24"/>
        </w:rPr>
        <w:t>(</w:t>
      </w:r>
      <w:hyperlink w:anchor="_ENREF_2" w:tooltip="Anderson, 2002 #32" w:history="1">
        <w:r w:rsidR="00454CB1" w:rsidRPr="00AE59FC">
          <w:rPr>
            <w:noProof/>
            <w:sz w:val="24"/>
            <w:szCs w:val="24"/>
          </w:rPr>
          <w:t>2002</w:t>
        </w:r>
      </w:hyperlink>
      <w:r w:rsidR="000728CF" w:rsidRPr="00AE59FC">
        <w:rPr>
          <w:noProof/>
          <w:sz w:val="24"/>
          <w:szCs w:val="24"/>
        </w:rPr>
        <w:t>)</w:t>
      </w:r>
      <w:r w:rsidR="000728CF" w:rsidRPr="00AE59FC">
        <w:rPr>
          <w:sz w:val="24"/>
          <w:szCs w:val="24"/>
        </w:rPr>
        <w:fldChar w:fldCharType="end"/>
      </w:r>
      <w:r w:rsidR="000728CF" w:rsidRPr="00AE59FC">
        <w:rPr>
          <w:sz w:val="24"/>
          <w:szCs w:val="24"/>
        </w:rPr>
        <w:t xml:space="preserve"> had </w:t>
      </w:r>
      <w:r w:rsidR="0081613A">
        <w:rPr>
          <w:sz w:val="24"/>
          <w:szCs w:val="24"/>
        </w:rPr>
        <w:t>also suggested that microfinance could have an impact on HIV-transmission.  However, they sounded a more cautious note in the light of</w:t>
      </w:r>
      <w:r w:rsidR="000728CF" w:rsidRPr="00AE59FC">
        <w:rPr>
          <w:sz w:val="24"/>
          <w:szCs w:val="24"/>
        </w:rPr>
        <w:t xml:space="preserve"> reported benefits of microfinance for HIV-affected households in Zimbabwe and</w:t>
      </w:r>
      <w:r w:rsidR="0081613A">
        <w:rPr>
          <w:sz w:val="24"/>
          <w:szCs w:val="24"/>
        </w:rPr>
        <w:t xml:space="preserve"> Kenya.  They concluded that</w:t>
      </w:r>
      <w:r w:rsidR="000728CF" w:rsidRPr="00AE59FC">
        <w:rPr>
          <w:sz w:val="24"/>
          <w:szCs w:val="24"/>
        </w:rPr>
        <w:t xml:space="preserve"> `microfinance represents a potentially powerful tool [for HIV programme planners], but the precise benefits and effects of access to credit are often difficult to determine’ (p. 7).</w:t>
      </w:r>
      <w:r w:rsidR="00776F44" w:rsidRPr="00AE59FC">
        <w:rPr>
          <w:sz w:val="24"/>
          <w:szCs w:val="24"/>
        </w:rPr>
        <w:t xml:space="preserve"> </w:t>
      </w:r>
      <w:r w:rsidR="000728CF" w:rsidRPr="00AE59FC">
        <w:rPr>
          <w:sz w:val="24"/>
          <w:szCs w:val="24"/>
        </w:rPr>
        <w:t xml:space="preserve">  Much has happened since </w:t>
      </w:r>
      <w:r w:rsidR="006D4D66">
        <w:rPr>
          <w:sz w:val="24"/>
          <w:szCs w:val="24"/>
        </w:rPr>
        <w:t>the papers by Kim and Watts and Anderson and colleagues</w:t>
      </w:r>
      <w:r w:rsidR="000728CF" w:rsidRPr="00AE59FC">
        <w:rPr>
          <w:sz w:val="24"/>
          <w:szCs w:val="24"/>
        </w:rPr>
        <w:t xml:space="preserve"> were written – </w:t>
      </w:r>
      <w:r w:rsidR="0081613A">
        <w:rPr>
          <w:sz w:val="24"/>
          <w:szCs w:val="24"/>
        </w:rPr>
        <w:t>HIV interventions studies, which have included</w:t>
      </w:r>
      <w:r w:rsidR="000728CF" w:rsidRPr="00AE59FC">
        <w:rPr>
          <w:sz w:val="24"/>
          <w:szCs w:val="24"/>
        </w:rPr>
        <w:t xml:space="preserve"> microfinance</w:t>
      </w:r>
      <w:r w:rsidR="0081613A">
        <w:rPr>
          <w:sz w:val="24"/>
          <w:szCs w:val="24"/>
        </w:rPr>
        <w:t>,</w:t>
      </w:r>
      <w:r w:rsidR="000728CF" w:rsidRPr="00AE59FC">
        <w:rPr>
          <w:sz w:val="24"/>
          <w:szCs w:val="24"/>
        </w:rPr>
        <w:t xml:space="preserve"> have been put in place and impact assessments carried out.  So, </w:t>
      </w:r>
      <w:r w:rsidR="0081613A">
        <w:rPr>
          <w:sz w:val="24"/>
          <w:szCs w:val="24"/>
        </w:rPr>
        <w:t>with a growing body of evidence on the impact of these interventions, where are we now</w:t>
      </w:r>
      <w:r w:rsidR="00304DC5" w:rsidRPr="00AE59FC">
        <w:rPr>
          <w:sz w:val="24"/>
          <w:szCs w:val="24"/>
        </w:rPr>
        <w:t xml:space="preserve"> in our understanding of the role of microfinance in HIV prevention?  In this short paper I provide a brief (and inevitably incomplete) overview of both the broader microfinance arena and also the current evidence on the impact of microfinance on HIV-prevention.  </w:t>
      </w:r>
      <w:r w:rsidR="00A27BC0" w:rsidRPr="00AE59FC">
        <w:rPr>
          <w:sz w:val="24"/>
          <w:szCs w:val="24"/>
        </w:rPr>
        <w:t xml:space="preserve">I </w:t>
      </w:r>
      <w:r w:rsidR="0081613A">
        <w:rPr>
          <w:sz w:val="24"/>
          <w:szCs w:val="24"/>
        </w:rPr>
        <w:t xml:space="preserve">focus on credit and savings and </w:t>
      </w:r>
      <w:r w:rsidR="00A27BC0" w:rsidRPr="00AE59FC">
        <w:rPr>
          <w:sz w:val="24"/>
          <w:szCs w:val="24"/>
        </w:rPr>
        <w:t xml:space="preserve">do not </w:t>
      </w:r>
      <w:r w:rsidR="0081613A">
        <w:rPr>
          <w:sz w:val="24"/>
          <w:szCs w:val="24"/>
        </w:rPr>
        <w:t>include</w:t>
      </w:r>
      <w:r w:rsidR="00A27BC0" w:rsidRPr="00AE59FC">
        <w:rPr>
          <w:sz w:val="24"/>
          <w:szCs w:val="24"/>
        </w:rPr>
        <w:t xml:space="preserve"> conditional or unconditional cash transfer interventions </w:t>
      </w:r>
      <w:r w:rsidR="00A27BC0" w:rsidRPr="00AE59FC">
        <w:rPr>
          <w:sz w:val="24"/>
          <w:szCs w:val="24"/>
        </w:rPr>
        <w:fldChar w:fldCharType="begin"/>
      </w:r>
      <w:r w:rsidR="00A27BC0" w:rsidRPr="00AE59FC">
        <w:rPr>
          <w:sz w:val="24"/>
          <w:szCs w:val="24"/>
        </w:rPr>
        <w:instrText xml:space="preserve"> ADDIN EN.CITE &lt;EndNote&gt;&lt;Cite&gt;&lt;Author&gt;Pettifor&lt;/Author&gt;&lt;Year&gt;2012&lt;/Year&gt;&lt;RecNum&gt;33&lt;/RecNum&gt;&lt;Prefix&gt;see &lt;/Prefix&gt;&lt;Suffix&gt; for a review of cash payment interventions to prevention HIV&lt;/Suffix&gt;&lt;DisplayText&gt;(see Pettifor et al. 2012 for a review of cash payment interventions to prevention HIV)&lt;/DisplayText&gt;&lt;record&gt;&lt;rec-number&gt;33&lt;/rec-number&gt;&lt;foreign-keys&gt;&lt;key app="EN" db-id="wft9w05vtzd9v1eaa2evv2xcv2d5vd2psxzt" timestamp="1420017863"&gt;33&lt;/key&gt;&lt;/foreign-keys&gt;&lt;ref-type name="Journal Article"&gt;17&lt;/ref-type&gt;&lt;contributors&gt;&lt;authors&gt;&lt;author&gt;Pettifor, Audrey&lt;/author&gt;&lt;author&gt;MacPhail, Catherine&lt;/author&gt;&lt;author&gt;Nguyen, Nadia&lt;/author&gt;&lt;author&gt;Rosenberg, Molly&lt;/author&gt;&lt;/authors&gt;&lt;/contributors&gt;&lt;titles&gt;&lt;title&gt;Can money prevent the spread of HIV? A review of cash payments for HIV prevention&lt;/title&gt;&lt;secondary-title&gt;AIDS and Behavior&lt;/secondary-title&gt;&lt;/titles&gt;&lt;periodical&gt;&lt;full-title&gt;AIDS and Behavior&lt;/full-title&gt;&lt;/periodical&gt;&lt;pages&gt;1729-1738&lt;/pages&gt;&lt;volume&gt;16&lt;/volume&gt;&lt;number&gt;7&lt;/number&gt;&lt;dates&gt;&lt;year&gt;2012&lt;/year&gt;&lt;/dates&gt;&lt;isbn&gt;1090-7165&lt;/isbn&gt;&lt;urls&gt;&lt;/urls&gt;&lt;/record&gt;&lt;/Cite&gt;&lt;/EndNote&gt;</w:instrText>
      </w:r>
      <w:r w:rsidR="00A27BC0" w:rsidRPr="00AE59FC">
        <w:rPr>
          <w:sz w:val="24"/>
          <w:szCs w:val="24"/>
        </w:rPr>
        <w:fldChar w:fldCharType="separate"/>
      </w:r>
      <w:r w:rsidR="00A27BC0" w:rsidRPr="00AE59FC">
        <w:rPr>
          <w:noProof/>
          <w:sz w:val="24"/>
          <w:szCs w:val="24"/>
        </w:rPr>
        <w:t>(</w:t>
      </w:r>
      <w:hyperlink w:anchor="_ENREF_40" w:tooltip="Pettifor, 2012 #33" w:history="1">
        <w:r w:rsidR="00454CB1" w:rsidRPr="00AE59FC">
          <w:rPr>
            <w:noProof/>
            <w:sz w:val="24"/>
            <w:szCs w:val="24"/>
          </w:rPr>
          <w:t xml:space="preserve">see </w:t>
        </w:r>
        <w:r w:rsidR="00454CB1" w:rsidRPr="00AE59FC">
          <w:rPr>
            <w:noProof/>
            <w:sz w:val="24"/>
            <w:szCs w:val="24"/>
          </w:rPr>
          <w:lastRenderedPageBreak/>
          <w:t>Pettifor et al. 2012 for a review of cash payment interventions to prevention HIV</w:t>
        </w:r>
      </w:hyperlink>
      <w:r w:rsidR="00A27BC0" w:rsidRPr="00AE59FC">
        <w:rPr>
          <w:noProof/>
          <w:sz w:val="24"/>
          <w:szCs w:val="24"/>
        </w:rPr>
        <w:t>)</w:t>
      </w:r>
      <w:r w:rsidR="00A27BC0" w:rsidRPr="00AE59FC">
        <w:rPr>
          <w:sz w:val="24"/>
          <w:szCs w:val="24"/>
        </w:rPr>
        <w:fldChar w:fldCharType="end"/>
      </w:r>
      <w:r w:rsidR="00A27BC0" w:rsidRPr="00AE59FC">
        <w:rPr>
          <w:sz w:val="24"/>
          <w:szCs w:val="24"/>
        </w:rPr>
        <w:t xml:space="preserve">. </w:t>
      </w:r>
      <w:r w:rsidR="00304DC5" w:rsidRPr="00AE59FC">
        <w:rPr>
          <w:sz w:val="24"/>
          <w:szCs w:val="24"/>
        </w:rPr>
        <w:t xml:space="preserve">I begin with some background on </w:t>
      </w:r>
      <w:r w:rsidR="00415F16" w:rsidRPr="00AE59FC">
        <w:rPr>
          <w:sz w:val="24"/>
          <w:szCs w:val="24"/>
        </w:rPr>
        <w:t xml:space="preserve">the growth of the </w:t>
      </w:r>
      <w:r w:rsidR="00304DC5" w:rsidRPr="00AE59FC">
        <w:rPr>
          <w:sz w:val="24"/>
          <w:szCs w:val="24"/>
        </w:rPr>
        <w:t>microfinance</w:t>
      </w:r>
      <w:r w:rsidR="00415F16" w:rsidRPr="00AE59FC">
        <w:rPr>
          <w:sz w:val="24"/>
          <w:szCs w:val="24"/>
        </w:rPr>
        <w:t xml:space="preserve"> industry</w:t>
      </w:r>
      <w:r w:rsidR="00304DC5" w:rsidRPr="00AE59FC">
        <w:rPr>
          <w:sz w:val="24"/>
          <w:szCs w:val="24"/>
        </w:rPr>
        <w:t>, to provide</w:t>
      </w:r>
      <w:r w:rsidR="00415F16" w:rsidRPr="00AE59FC">
        <w:rPr>
          <w:sz w:val="24"/>
          <w:szCs w:val="24"/>
        </w:rPr>
        <w:t xml:space="preserve"> some</w:t>
      </w:r>
      <w:r w:rsidR="00304DC5" w:rsidRPr="00AE59FC">
        <w:rPr>
          <w:sz w:val="24"/>
          <w:szCs w:val="24"/>
        </w:rPr>
        <w:t xml:space="preserve"> context for</w:t>
      </w:r>
      <w:r w:rsidR="00A27BC0" w:rsidRPr="00AE59FC">
        <w:rPr>
          <w:sz w:val="24"/>
          <w:szCs w:val="24"/>
        </w:rPr>
        <w:t xml:space="preserve"> the</w:t>
      </w:r>
      <w:r w:rsidR="00304DC5" w:rsidRPr="00AE59FC">
        <w:rPr>
          <w:sz w:val="24"/>
          <w:szCs w:val="24"/>
        </w:rPr>
        <w:t xml:space="preserve"> discussion of the potential </w:t>
      </w:r>
      <w:r w:rsidR="0081613A">
        <w:rPr>
          <w:sz w:val="24"/>
          <w:szCs w:val="24"/>
        </w:rPr>
        <w:t xml:space="preserve">of microfinance </w:t>
      </w:r>
      <w:r w:rsidR="00304DC5" w:rsidRPr="00AE59FC">
        <w:rPr>
          <w:sz w:val="24"/>
          <w:szCs w:val="24"/>
        </w:rPr>
        <w:t xml:space="preserve">for HIV prevention and mitigation. </w:t>
      </w:r>
    </w:p>
    <w:p w:rsidR="000728CF" w:rsidRPr="00AE59FC" w:rsidRDefault="000728CF" w:rsidP="00AE59FC">
      <w:pPr>
        <w:spacing w:line="480" w:lineRule="auto"/>
        <w:rPr>
          <w:sz w:val="24"/>
          <w:szCs w:val="24"/>
        </w:rPr>
      </w:pPr>
    </w:p>
    <w:p w:rsidR="00E75EF0" w:rsidRPr="00AE59FC" w:rsidRDefault="00601B31" w:rsidP="00AE59FC">
      <w:pPr>
        <w:spacing w:line="480" w:lineRule="auto"/>
        <w:rPr>
          <w:sz w:val="24"/>
          <w:szCs w:val="24"/>
        </w:rPr>
      </w:pPr>
      <w:r w:rsidRPr="00AE59FC">
        <w:rPr>
          <w:sz w:val="24"/>
          <w:szCs w:val="24"/>
        </w:rPr>
        <w:t>Microfinance or microcredit is a term used to describe financial services</w:t>
      </w:r>
      <w:r w:rsidR="003B7C31" w:rsidRPr="00AE59FC">
        <w:rPr>
          <w:sz w:val="24"/>
          <w:szCs w:val="24"/>
        </w:rPr>
        <w:t xml:space="preserve"> which are</w:t>
      </w:r>
      <w:r w:rsidRPr="00AE59FC">
        <w:rPr>
          <w:sz w:val="24"/>
          <w:szCs w:val="24"/>
        </w:rPr>
        <w:t xml:space="preserve"> available to people </w:t>
      </w:r>
      <w:r w:rsidR="003B7C31" w:rsidRPr="00AE59FC">
        <w:rPr>
          <w:sz w:val="24"/>
          <w:szCs w:val="24"/>
        </w:rPr>
        <w:t xml:space="preserve">who may not have </w:t>
      </w:r>
      <w:r w:rsidRPr="00AE59FC">
        <w:rPr>
          <w:sz w:val="24"/>
          <w:szCs w:val="24"/>
        </w:rPr>
        <w:t xml:space="preserve">access to formal banking services through which to seek a loan. </w:t>
      </w:r>
      <w:r w:rsidR="00715426" w:rsidRPr="00AE59FC">
        <w:rPr>
          <w:sz w:val="24"/>
          <w:szCs w:val="24"/>
        </w:rPr>
        <w:t xml:space="preserve"> </w:t>
      </w:r>
      <w:r w:rsidR="00E75EF0" w:rsidRPr="00AE59FC">
        <w:rPr>
          <w:sz w:val="24"/>
          <w:szCs w:val="24"/>
        </w:rPr>
        <w:t xml:space="preserve">Microcredit, or microdebt (as Hulme [2000] reminds us it might more accurately be termed), can provide opportunities for poor people to access `“lumps” of money so that they can improve incomes and reduce vulnerability’ </w:t>
      </w:r>
      <w:r w:rsidR="00E75EF0" w:rsidRPr="00AE59FC">
        <w:rPr>
          <w:sz w:val="24"/>
          <w:szCs w:val="24"/>
        </w:rPr>
        <w:fldChar w:fldCharType="begin"/>
      </w:r>
      <w:r w:rsidR="00E75EF0" w:rsidRPr="00AE59FC">
        <w:rPr>
          <w:sz w:val="24"/>
          <w:szCs w:val="24"/>
        </w:rPr>
        <w:instrText xml:space="preserve"> ADDIN EN.CITE &lt;EndNote&gt;&lt;Cite&gt;&lt;Author&gt;Hulme&lt;/Author&gt;&lt;Year&gt;2000&lt;/Year&gt;&lt;RecNum&gt;23&lt;/RecNum&gt;&lt;Pages&gt;26&lt;/Pages&gt;&lt;DisplayText&gt;(Hulme 2000, 26)&lt;/DisplayText&gt;&lt;record&gt;&lt;rec-number&gt;23&lt;/rec-number&gt;&lt;foreign-keys&gt;&lt;key app="EN" db-id="wft9w05vtzd9v1eaa2evv2xcv2d5vd2psxzt" timestamp="1419969036"&gt;23&lt;/key&gt;&lt;/foreign-keys&gt;&lt;ref-type name="Journal Article"&gt;17&lt;/ref-type&gt;&lt;contributors&gt;&lt;authors&gt;&lt;author&gt;Hulme, David&lt;/author&gt;&lt;/authors&gt;&lt;/contributors&gt;&lt;titles&gt;&lt;title&gt;Is microdebt good for poor people? A note on the dark side of microfinance&lt;/title&gt;&lt;secondary-title&gt;Small Enterprise Development&lt;/secondary-title&gt;&lt;/titles&gt;&lt;periodical&gt;&lt;full-title&gt;Small Enterprise Development&lt;/full-title&gt;&lt;/periodical&gt;&lt;pages&gt;26-28&lt;/pages&gt;&lt;volume&gt;11&lt;/volume&gt;&lt;number&gt;1&lt;/number&gt;&lt;dates&gt;&lt;year&gt;2000&lt;/year&gt;&lt;/dates&gt;&lt;isbn&gt;0957-1329&lt;/isbn&gt;&lt;urls&gt;&lt;/urls&gt;&lt;/record&gt;&lt;/Cite&gt;&lt;/EndNote&gt;</w:instrText>
      </w:r>
      <w:r w:rsidR="00E75EF0" w:rsidRPr="00AE59FC">
        <w:rPr>
          <w:sz w:val="24"/>
          <w:szCs w:val="24"/>
        </w:rPr>
        <w:fldChar w:fldCharType="separate"/>
      </w:r>
      <w:r w:rsidR="00E75EF0" w:rsidRPr="00AE59FC">
        <w:rPr>
          <w:noProof/>
          <w:sz w:val="24"/>
          <w:szCs w:val="24"/>
        </w:rPr>
        <w:t>(</w:t>
      </w:r>
      <w:hyperlink w:anchor="_ENREF_21" w:tooltip="Hulme, 2000 #23" w:history="1">
        <w:r w:rsidR="00454CB1" w:rsidRPr="00AE59FC">
          <w:rPr>
            <w:noProof/>
            <w:sz w:val="24"/>
            <w:szCs w:val="24"/>
          </w:rPr>
          <w:t>Hulme 2000, 26</w:t>
        </w:r>
      </w:hyperlink>
      <w:r w:rsidR="00E75EF0" w:rsidRPr="00AE59FC">
        <w:rPr>
          <w:noProof/>
          <w:sz w:val="24"/>
          <w:szCs w:val="24"/>
        </w:rPr>
        <w:t>)</w:t>
      </w:r>
      <w:r w:rsidR="00E75EF0" w:rsidRPr="00AE59FC">
        <w:rPr>
          <w:sz w:val="24"/>
          <w:szCs w:val="24"/>
        </w:rPr>
        <w:fldChar w:fldCharType="end"/>
      </w:r>
      <w:r w:rsidR="00E75EF0" w:rsidRPr="00AE59FC">
        <w:rPr>
          <w:sz w:val="24"/>
          <w:szCs w:val="24"/>
        </w:rPr>
        <w:t>.</w:t>
      </w:r>
      <w:r w:rsidRPr="00AE59FC">
        <w:rPr>
          <w:sz w:val="24"/>
          <w:szCs w:val="24"/>
        </w:rPr>
        <w:t xml:space="preserve"> </w:t>
      </w:r>
      <w:r w:rsidR="009C6D08" w:rsidRPr="00AE59FC">
        <w:rPr>
          <w:sz w:val="24"/>
          <w:szCs w:val="24"/>
        </w:rPr>
        <w:t>Microfinance has a very long history, which includes both informal and formal institutions:  money lenders, friendly societie</w:t>
      </w:r>
      <w:r w:rsidR="00E75EF0" w:rsidRPr="00AE59FC">
        <w:rPr>
          <w:sz w:val="24"/>
          <w:szCs w:val="24"/>
        </w:rPr>
        <w:t xml:space="preserve">s and cooperatives, for example.  Bateman and Chang </w:t>
      </w:r>
      <w:r w:rsidR="00E75EF0" w:rsidRPr="00AE59FC">
        <w:rPr>
          <w:sz w:val="24"/>
          <w:szCs w:val="24"/>
        </w:rPr>
        <w:fldChar w:fldCharType="begin"/>
      </w:r>
      <w:r w:rsidR="00E75EF0" w:rsidRPr="00AE59FC">
        <w:rPr>
          <w:sz w:val="24"/>
          <w:szCs w:val="24"/>
        </w:rPr>
        <w:instrText xml:space="preserve"> ADDIN EN.CITE &lt;EndNote&gt;&lt;Cite ExcludeAuth="1"&gt;&lt;Author&gt;Bateman&lt;/Author&gt;&lt;Year&gt;2012&lt;/Year&gt;&lt;RecNum&gt;1&lt;/RecNum&gt;&lt;Pages&gt;14&lt;/Pages&gt;&lt;DisplayText&gt;(2012, 14)&lt;/DisplayText&gt;&lt;record&gt;&lt;rec-number&gt;1&lt;/rec-number&gt;&lt;foreign-keys&gt;&lt;key app="EN" db-id="wft9w05vtzd9v1eaa2evv2xcv2d5vd2psxzt" timestamp="1419842484"&gt;1&lt;/key&gt;&lt;/foreign-keys&gt;&lt;ref-type name="Journal Article"&gt;17&lt;/ref-type&gt;&lt;contributors&gt;&lt;authors&gt;&lt;author&gt;Bateman, Milford&lt;/author&gt;&lt;author&gt;Chang, Ha-Joon&lt;/author&gt;&lt;/authors&gt;&lt;/contributors&gt;&lt;titles&gt;&lt;title&gt;Microfinance and the illusion of development: from hubris to nemesis in thirty years&lt;/title&gt;&lt;secondary-title&gt;World Economic Review&lt;/secondary-title&gt;&lt;/titles&gt;&lt;periodical&gt;&lt;full-title&gt;World Economic Review&lt;/full-title&gt;&lt;/periodical&gt;&lt;pages&gt;13-36&lt;/pages&gt;&lt;volume&gt;1&lt;/volume&gt;&lt;number&gt;1&lt;/number&gt;&lt;dates&gt;&lt;year&gt;2012&lt;/year&gt;&lt;/dates&gt;&lt;urls&gt;&lt;/urls&gt;&lt;/record&gt;&lt;/Cite&gt;&lt;/EndNote&gt;</w:instrText>
      </w:r>
      <w:r w:rsidR="00E75EF0" w:rsidRPr="00AE59FC">
        <w:rPr>
          <w:sz w:val="24"/>
          <w:szCs w:val="24"/>
        </w:rPr>
        <w:fldChar w:fldCharType="separate"/>
      </w:r>
      <w:r w:rsidR="00E75EF0" w:rsidRPr="00AE59FC">
        <w:rPr>
          <w:noProof/>
          <w:sz w:val="24"/>
          <w:szCs w:val="24"/>
        </w:rPr>
        <w:t>(</w:t>
      </w:r>
      <w:hyperlink w:anchor="_ENREF_8" w:tooltip="Bateman, 2012 #1" w:history="1">
        <w:r w:rsidR="00454CB1" w:rsidRPr="00AE59FC">
          <w:rPr>
            <w:noProof/>
            <w:sz w:val="24"/>
            <w:szCs w:val="24"/>
          </w:rPr>
          <w:t>2012, 14</w:t>
        </w:r>
      </w:hyperlink>
      <w:r w:rsidR="00E75EF0" w:rsidRPr="00AE59FC">
        <w:rPr>
          <w:noProof/>
          <w:sz w:val="24"/>
          <w:szCs w:val="24"/>
        </w:rPr>
        <w:t>)</w:t>
      </w:r>
      <w:r w:rsidR="00E75EF0" w:rsidRPr="00AE59FC">
        <w:rPr>
          <w:sz w:val="24"/>
          <w:szCs w:val="24"/>
        </w:rPr>
        <w:fldChar w:fldCharType="end"/>
      </w:r>
      <w:r w:rsidR="00E75EF0" w:rsidRPr="00AE59FC">
        <w:rPr>
          <w:sz w:val="24"/>
          <w:szCs w:val="24"/>
        </w:rPr>
        <w:t xml:space="preserve"> note that these institutions</w:t>
      </w:r>
      <w:r w:rsidR="0081613A">
        <w:rPr>
          <w:sz w:val="24"/>
          <w:szCs w:val="24"/>
        </w:rPr>
        <w:t>:</w:t>
      </w:r>
    </w:p>
    <w:p w:rsidR="00E75EF0" w:rsidRPr="00AE59FC" w:rsidRDefault="00E75EF0" w:rsidP="00AE59FC">
      <w:pPr>
        <w:spacing w:line="480" w:lineRule="auto"/>
        <w:ind w:left="567"/>
        <w:rPr>
          <w:sz w:val="24"/>
          <w:szCs w:val="24"/>
        </w:rPr>
      </w:pPr>
      <w:r w:rsidRPr="00AE59FC">
        <w:rPr>
          <w:sz w:val="24"/>
          <w:szCs w:val="24"/>
        </w:rPr>
        <w:t>especially those from the 18</w:t>
      </w:r>
      <w:r w:rsidRPr="00AE59FC">
        <w:rPr>
          <w:sz w:val="24"/>
          <w:szCs w:val="24"/>
          <w:vertAlign w:val="superscript"/>
        </w:rPr>
        <w:t>th</w:t>
      </w:r>
      <w:r w:rsidRPr="00AE59FC">
        <w:rPr>
          <w:sz w:val="24"/>
          <w:szCs w:val="24"/>
        </w:rPr>
        <w:t xml:space="preserve"> and 19</w:t>
      </w:r>
      <w:r w:rsidRPr="00AE59FC">
        <w:rPr>
          <w:sz w:val="24"/>
          <w:szCs w:val="24"/>
          <w:vertAlign w:val="superscript"/>
        </w:rPr>
        <w:t>th</w:t>
      </w:r>
      <w:r w:rsidRPr="00AE59FC">
        <w:rPr>
          <w:sz w:val="24"/>
          <w:szCs w:val="24"/>
        </w:rPr>
        <w:t xml:space="preserve"> century onwards, arose from a desire to transform the lives of the poor and the new industrial working classes, as they struggled to cope with the growing perils and exploitation associated with the rise of industrial capitalism.</w:t>
      </w:r>
      <w:r w:rsidR="009C6D08" w:rsidRPr="00AE59FC">
        <w:rPr>
          <w:sz w:val="24"/>
          <w:szCs w:val="24"/>
        </w:rPr>
        <w:t xml:space="preserve"> </w:t>
      </w:r>
    </w:p>
    <w:p w:rsidR="006A4586" w:rsidRDefault="00E75EF0" w:rsidP="00AE59FC">
      <w:pPr>
        <w:spacing w:line="480" w:lineRule="auto"/>
        <w:rPr>
          <w:sz w:val="24"/>
          <w:szCs w:val="24"/>
        </w:rPr>
      </w:pPr>
      <w:r w:rsidRPr="00AE59FC">
        <w:rPr>
          <w:sz w:val="24"/>
          <w:szCs w:val="24"/>
        </w:rPr>
        <w:t>T</w:t>
      </w:r>
      <w:r w:rsidR="009C6D08" w:rsidRPr="00AE59FC">
        <w:rPr>
          <w:sz w:val="24"/>
          <w:szCs w:val="24"/>
        </w:rPr>
        <w:t>h</w:t>
      </w:r>
      <w:r w:rsidRPr="00AE59FC">
        <w:rPr>
          <w:sz w:val="24"/>
          <w:szCs w:val="24"/>
        </w:rPr>
        <w:t>e recent interest in the provision of microfinance services in developing coun</w:t>
      </w:r>
      <w:r w:rsidR="0081613A">
        <w:rPr>
          <w:sz w:val="24"/>
          <w:szCs w:val="24"/>
        </w:rPr>
        <w:t>tries grew out of similar aspirations</w:t>
      </w:r>
      <w:r w:rsidR="009D36F7" w:rsidRPr="00AE59FC">
        <w:rPr>
          <w:sz w:val="24"/>
          <w:szCs w:val="24"/>
        </w:rPr>
        <w:t xml:space="preserve">.  In Bangladesh in the 1970s </w:t>
      </w:r>
      <w:r w:rsidR="009C6D08" w:rsidRPr="00AE59FC">
        <w:rPr>
          <w:sz w:val="24"/>
          <w:szCs w:val="24"/>
        </w:rPr>
        <w:t>Muhammad Yunus</w:t>
      </w:r>
      <w:r w:rsidR="009D36F7" w:rsidRPr="00AE59FC">
        <w:rPr>
          <w:sz w:val="24"/>
          <w:szCs w:val="24"/>
        </w:rPr>
        <w:t xml:space="preserve"> set up projects to provide</w:t>
      </w:r>
      <w:r w:rsidR="009C6D08" w:rsidRPr="00AE59FC">
        <w:rPr>
          <w:sz w:val="24"/>
          <w:szCs w:val="24"/>
        </w:rPr>
        <w:t xml:space="preserve"> small loans to village women</w:t>
      </w:r>
      <w:r w:rsidR="009D36F7" w:rsidRPr="00AE59FC">
        <w:rPr>
          <w:sz w:val="24"/>
          <w:szCs w:val="24"/>
        </w:rPr>
        <w:t>, to test his idea that access to modest amounts of money could make a significant difference to poor people’s lives</w:t>
      </w:r>
      <w:r w:rsidR="009C6D08" w:rsidRPr="00AE59FC">
        <w:rPr>
          <w:sz w:val="24"/>
          <w:szCs w:val="24"/>
        </w:rPr>
        <w:t>.  This led to the formation of the Grameen Bank</w:t>
      </w:r>
      <w:r w:rsidR="009D36F7" w:rsidRPr="00AE59FC">
        <w:rPr>
          <w:sz w:val="24"/>
          <w:szCs w:val="24"/>
        </w:rPr>
        <w:t xml:space="preserve"> and similar microfinance organisations in Bangladesh and elsewhere</w:t>
      </w:r>
      <w:r w:rsidR="009C6D08" w:rsidRPr="00AE59FC">
        <w:rPr>
          <w:sz w:val="24"/>
          <w:szCs w:val="24"/>
        </w:rPr>
        <w:t xml:space="preserve">.  </w:t>
      </w:r>
      <w:r w:rsidR="00C24EDF" w:rsidRPr="00AE59FC">
        <w:rPr>
          <w:sz w:val="24"/>
          <w:szCs w:val="24"/>
        </w:rPr>
        <w:t xml:space="preserve">The aim of the Grameen Bank, and </w:t>
      </w:r>
      <w:r w:rsidR="0081613A">
        <w:rPr>
          <w:sz w:val="24"/>
          <w:szCs w:val="24"/>
        </w:rPr>
        <w:t xml:space="preserve">other non-governmental </w:t>
      </w:r>
      <w:r w:rsidR="00C24EDF" w:rsidRPr="00AE59FC">
        <w:rPr>
          <w:sz w:val="24"/>
          <w:szCs w:val="24"/>
        </w:rPr>
        <w:t xml:space="preserve">institutions such as BRAC and PROSHIKA </w:t>
      </w:r>
      <w:r w:rsidR="0081613A">
        <w:rPr>
          <w:sz w:val="24"/>
          <w:szCs w:val="24"/>
        </w:rPr>
        <w:t xml:space="preserve">in Bangladesh, </w:t>
      </w:r>
      <w:r w:rsidR="00C24EDF" w:rsidRPr="00AE59FC">
        <w:rPr>
          <w:sz w:val="24"/>
          <w:szCs w:val="24"/>
        </w:rPr>
        <w:t>was to provide financial services to poor men</w:t>
      </w:r>
      <w:r w:rsidR="00543790">
        <w:rPr>
          <w:sz w:val="24"/>
          <w:szCs w:val="24"/>
        </w:rPr>
        <w:t xml:space="preserve">, but particularly </w:t>
      </w:r>
      <w:r w:rsidR="00C24EDF" w:rsidRPr="00AE59FC">
        <w:rPr>
          <w:sz w:val="24"/>
          <w:szCs w:val="24"/>
        </w:rPr>
        <w:t xml:space="preserve"> </w:t>
      </w:r>
      <w:r w:rsidR="00C24EDF" w:rsidRPr="00AE59FC">
        <w:rPr>
          <w:sz w:val="24"/>
          <w:szCs w:val="24"/>
        </w:rPr>
        <w:lastRenderedPageBreak/>
        <w:t xml:space="preserve">women in a </w:t>
      </w:r>
      <w:r w:rsidR="00C24EDF" w:rsidRPr="00AE59FC">
        <w:rPr>
          <w:iCs/>
          <w:sz w:val="24"/>
          <w:szCs w:val="24"/>
        </w:rPr>
        <w:t>targeted</w:t>
      </w:r>
      <w:r w:rsidR="00C24EDF" w:rsidRPr="00AE59FC">
        <w:rPr>
          <w:sz w:val="24"/>
          <w:szCs w:val="24"/>
        </w:rPr>
        <w:t xml:space="preserve">, </w:t>
      </w:r>
      <w:r w:rsidR="00C24EDF" w:rsidRPr="00AE59FC">
        <w:rPr>
          <w:iCs/>
          <w:sz w:val="24"/>
          <w:szCs w:val="24"/>
        </w:rPr>
        <w:t>convenient</w:t>
      </w:r>
      <w:r w:rsidR="00C24EDF" w:rsidRPr="00AE59FC">
        <w:rPr>
          <w:sz w:val="24"/>
          <w:szCs w:val="24"/>
        </w:rPr>
        <w:t xml:space="preserve"> and </w:t>
      </w:r>
      <w:r w:rsidR="00C24EDF" w:rsidRPr="00AE59FC">
        <w:rPr>
          <w:iCs/>
          <w:sz w:val="24"/>
          <w:szCs w:val="24"/>
        </w:rPr>
        <w:t>systematic</w:t>
      </w:r>
      <w:r w:rsidR="00C24EDF" w:rsidRPr="00AE59FC">
        <w:rPr>
          <w:sz w:val="24"/>
          <w:szCs w:val="24"/>
        </w:rPr>
        <w:t xml:space="preserve"> way.  </w:t>
      </w:r>
      <w:r w:rsidR="0081613A">
        <w:rPr>
          <w:sz w:val="24"/>
          <w:szCs w:val="24"/>
        </w:rPr>
        <w:t>Building on the Bangladesh experience there has</w:t>
      </w:r>
      <w:r w:rsidR="007773C5">
        <w:rPr>
          <w:sz w:val="24"/>
          <w:szCs w:val="24"/>
        </w:rPr>
        <w:t>,</w:t>
      </w:r>
      <w:r w:rsidR="0081613A">
        <w:rPr>
          <w:sz w:val="24"/>
          <w:szCs w:val="24"/>
        </w:rPr>
        <w:t xml:space="preserve"> s</w:t>
      </w:r>
      <w:r w:rsidR="00601B31" w:rsidRPr="00AE59FC">
        <w:rPr>
          <w:sz w:val="24"/>
          <w:szCs w:val="24"/>
        </w:rPr>
        <w:t>ince the 1980s</w:t>
      </w:r>
      <w:r w:rsidR="007773C5">
        <w:rPr>
          <w:sz w:val="24"/>
          <w:szCs w:val="24"/>
        </w:rPr>
        <w:t>,</w:t>
      </w:r>
      <w:r w:rsidR="00601B31" w:rsidRPr="00AE59FC">
        <w:rPr>
          <w:sz w:val="24"/>
          <w:szCs w:val="24"/>
        </w:rPr>
        <w:t xml:space="preserve"> been a proliferation of organisations supporting the provision of small loans to individuals and groups for micro-enterprise development or self-employment initiatives</w:t>
      </w:r>
      <w:r w:rsidR="007773C5">
        <w:rPr>
          <w:sz w:val="24"/>
          <w:szCs w:val="24"/>
        </w:rPr>
        <w:t xml:space="preserve"> with</w:t>
      </w:r>
      <w:r w:rsidR="009D36F7" w:rsidRPr="00AE59FC">
        <w:rPr>
          <w:sz w:val="24"/>
          <w:szCs w:val="24"/>
        </w:rPr>
        <w:t xml:space="preserve"> an ever growing literature describing these projects </w:t>
      </w:r>
      <w:r w:rsidR="009D36F7" w:rsidRPr="00AE59FC">
        <w:rPr>
          <w:sz w:val="24"/>
          <w:szCs w:val="24"/>
        </w:rPr>
        <w:fldChar w:fldCharType="begin">
          <w:fldData xml:space="preserve">PEVuZE5vdGU+PENpdGU+PEF1dGhvcj5SdXRoZXJmb3JkPC9BdXRob3I+PFllYXI+MjAwMTwvWWVh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</w:fldData>
        </w:fldChar>
      </w:r>
      <w:r w:rsidR="00666CD0" w:rsidRPr="00AE59FC">
        <w:rPr>
          <w:sz w:val="24"/>
          <w:szCs w:val="24"/>
        </w:rPr>
        <w:instrText xml:space="preserve"> ADDIN EN.CITE </w:instrText>
      </w:r>
      <w:r w:rsidR="00666CD0" w:rsidRPr="00AE59FC">
        <w:rPr>
          <w:sz w:val="24"/>
          <w:szCs w:val="24"/>
        </w:rPr>
        <w:fldChar w:fldCharType="begin">
          <w:fldData xml:space="preserve">PEVuZE5vdGU+PENpdGU+PEF1dGhvcj5SdXRoZXJmb3JkPC9BdXRob3I+PFllYXI+MjAwMTwvWWVh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</w:fldData>
        </w:fldChar>
      </w:r>
      <w:r w:rsidR="00666CD0" w:rsidRPr="00AE59FC">
        <w:rPr>
          <w:sz w:val="24"/>
          <w:szCs w:val="24"/>
        </w:rPr>
        <w:instrText xml:space="preserve"> ADDIN EN.CITE.DATA </w:instrText>
      </w:r>
      <w:r w:rsidR="00666CD0" w:rsidRPr="00AE59FC">
        <w:rPr>
          <w:sz w:val="24"/>
          <w:szCs w:val="24"/>
        </w:rPr>
      </w:r>
      <w:r w:rsidR="00666CD0" w:rsidRPr="00AE59FC">
        <w:rPr>
          <w:sz w:val="24"/>
          <w:szCs w:val="24"/>
        </w:rPr>
        <w:fldChar w:fldCharType="end"/>
      </w:r>
      <w:r w:rsidR="009D36F7" w:rsidRPr="00AE59FC">
        <w:rPr>
          <w:sz w:val="24"/>
          <w:szCs w:val="24"/>
        </w:rPr>
      </w:r>
      <w:r w:rsidR="009D36F7" w:rsidRPr="00AE59FC">
        <w:rPr>
          <w:sz w:val="24"/>
          <w:szCs w:val="24"/>
        </w:rPr>
        <w:fldChar w:fldCharType="separate"/>
      </w:r>
      <w:r w:rsidR="00666CD0" w:rsidRPr="00AE59FC">
        <w:rPr>
          <w:noProof/>
          <w:sz w:val="24"/>
          <w:szCs w:val="24"/>
        </w:rPr>
        <w:t xml:space="preserve">(see, for example, </w:t>
      </w:r>
      <w:hyperlink w:anchor="_ENREF_46" w:tooltip="Rutherford, 2001 #9" w:history="1">
        <w:r w:rsidR="00454CB1" w:rsidRPr="00AE59FC">
          <w:rPr>
            <w:noProof/>
            <w:sz w:val="24"/>
            <w:szCs w:val="24"/>
          </w:rPr>
          <w:t>Rutherford 2001</w:t>
        </w:r>
      </w:hyperlink>
      <w:r w:rsidR="00666CD0" w:rsidRPr="00AE59FC">
        <w:rPr>
          <w:noProof/>
          <w:sz w:val="24"/>
          <w:szCs w:val="24"/>
        </w:rPr>
        <w:t xml:space="preserve">, </w:t>
      </w:r>
      <w:hyperlink w:anchor="_ENREF_29" w:tooltip="Khandker, 1998 #37" w:history="1">
        <w:r w:rsidR="00454CB1" w:rsidRPr="00AE59FC">
          <w:rPr>
            <w:noProof/>
            <w:sz w:val="24"/>
            <w:szCs w:val="24"/>
          </w:rPr>
          <w:t>Khandker 1998</w:t>
        </w:r>
      </w:hyperlink>
      <w:r w:rsidR="00666CD0" w:rsidRPr="00AE59FC">
        <w:rPr>
          <w:noProof/>
          <w:sz w:val="24"/>
          <w:szCs w:val="24"/>
        </w:rPr>
        <w:t xml:space="preserve">, </w:t>
      </w:r>
      <w:hyperlink w:anchor="_ENREF_6" w:tooltip="Basu, 2005 #41" w:history="1">
        <w:r w:rsidR="00454CB1" w:rsidRPr="00AE59FC">
          <w:rPr>
            <w:noProof/>
            <w:sz w:val="24"/>
            <w:szCs w:val="24"/>
          </w:rPr>
          <w:t>Basu and Srivastava 2005</w:t>
        </w:r>
      </w:hyperlink>
      <w:r w:rsidR="00666CD0" w:rsidRPr="00AE59FC">
        <w:rPr>
          <w:noProof/>
          <w:sz w:val="24"/>
          <w:szCs w:val="24"/>
        </w:rPr>
        <w:t xml:space="preserve">, </w:t>
      </w:r>
      <w:hyperlink w:anchor="_ENREF_22" w:tooltip="Hulme, 2006 #40" w:history="1">
        <w:r w:rsidR="00454CB1" w:rsidRPr="00AE59FC">
          <w:rPr>
            <w:noProof/>
            <w:sz w:val="24"/>
            <w:szCs w:val="24"/>
          </w:rPr>
          <w:t>Hulme and Moore 2006</w:t>
        </w:r>
      </w:hyperlink>
      <w:r w:rsidR="00666CD0" w:rsidRPr="00AE59FC">
        <w:rPr>
          <w:noProof/>
          <w:sz w:val="24"/>
          <w:szCs w:val="24"/>
        </w:rPr>
        <w:t xml:space="preserve">, </w:t>
      </w:r>
      <w:hyperlink w:anchor="_ENREF_17" w:tooltip="Duvendack, 2011 #42" w:history="1">
        <w:r w:rsidR="00454CB1" w:rsidRPr="00AE59FC">
          <w:rPr>
            <w:noProof/>
            <w:sz w:val="24"/>
            <w:szCs w:val="24"/>
          </w:rPr>
          <w:t>Duvendack et al. 2011</w:t>
        </w:r>
      </w:hyperlink>
      <w:r w:rsidR="00666CD0" w:rsidRPr="00AE59FC">
        <w:rPr>
          <w:noProof/>
          <w:sz w:val="24"/>
          <w:szCs w:val="24"/>
        </w:rPr>
        <w:t>)</w:t>
      </w:r>
      <w:r w:rsidR="009D36F7" w:rsidRPr="00AE59FC">
        <w:rPr>
          <w:sz w:val="24"/>
          <w:szCs w:val="24"/>
        </w:rPr>
        <w:fldChar w:fldCharType="end"/>
      </w:r>
      <w:r w:rsidR="00601B31" w:rsidRPr="00AE59FC">
        <w:rPr>
          <w:sz w:val="24"/>
          <w:szCs w:val="24"/>
        </w:rPr>
        <w:t xml:space="preserve">.  </w:t>
      </w:r>
      <w:r w:rsidR="00C90823" w:rsidRPr="00AE59FC">
        <w:rPr>
          <w:sz w:val="24"/>
          <w:szCs w:val="24"/>
        </w:rPr>
        <w:t xml:space="preserve">By the 1990s microfinance was being viewed </w:t>
      </w:r>
      <w:r w:rsidR="007773C5">
        <w:rPr>
          <w:sz w:val="24"/>
          <w:szCs w:val="24"/>
        </w:rPr>
        <w:t xml:space="preserve">by many international development organisations </w:t>
      </w:r>
      <w:r w:rsidR="00C90823" w:rsidRPr="00AE59FC">
        <w:rPr>
          <w:sz w:val="24"/>
          <w:szCs w:val="24"/>
        </w:rPr>
        <w:t xml:space="preserve">as </w:t>
      </w:r>
      <w:r w:rsidR="00883227" w:rsidRPr="00AE59FC">
        <w:rPr>
          <w:sz w:val="24"/>
          <w:szCs w:val="24"/>
        </w:rPr>
        <w:t>a</w:t>
      </w:r>
      <w:r w:rsidR="00C90823" w:rsidRPr="00AE59FC">
        <w:rPr>
          <w:sz w:val="24"/>
          <w:szCs w:val="24"/>
        </w:rPr>
        <w:t xml:space="preserve"> solution to poverty alleviation</w:t>
      </w:r>
      <w:r w:rsidR="00C24EDF" w:rsidRPr="00AE59FC">
        <w:rPr>
          <w:sz w:val="24"/>
          <w:szCs w:val="24"/>
        </w:rPr>
        <w:t>, a `golden bullet’</w:t>
      </w:r>
      <w:r w:rsidR="0066646E" w:rsidRPr="00AE59FC">
        <w:rPr>
          <w:sz w:val="24"/>
          <w:szCs w:val="24"/>
        </w:rPr>
        <w:t xml:space="preserve"> </w:t>
      </w:r>
      <w:r w:rsidR="0066646E" w:rsidRPr="00AE59FC">
        <w:rPr>
          <w:sz w:val="24"/>
          <w:szCs w:val="24"/>
        </w:rPr>
        <w:fldChar w:fldCharType="begin"/>
      </w:r>
      <w:r w:rsidR="00937632" w:rsidRPr="00AE59FC">
        <w:rPr>
          <w:sz w:val="24"/>
          <w:szCs w:val="24"/>
        </w:rPr>
        <w:instrText xml:space="preserve"> ADDIN EN.CITE &lt;EndNote&gt;&lt;Cite&gt;&lt;Author&gt;Bateman&lt;/Author&gt;&lt;Year&gt;2012&lt;/Year&gt;&lt;RecNum&gt;1&lt;/RecNum&gt;&lt;DisplayText&gt;(Bateman and Chang 2012, Morduch 1999a)&lt;/DisplayText&gt;&lt;record&gt;&lt;rec-number&gt;1&lt;/rec-number&gt;&lt;foreign-keys&gt;&lt;key app="EN" db-id="wft9w05vtzd9v1eaa2evv2xcv2d5vd2psxzt" timestamp="1419842484"&gt;1&lt;/key&gt;&lt;/foreign-keys&gt;&lt;ref-type name="Journal Article"&gt;17&lt;/ref-type&gt;&lt;contributors&gt;&lt;authors&gt;&lt;author&gt;Bateman, Milford&lt;/author&gt;&lt;author&gt;Chang, Ha-Joon&lt;/author&gt;&lt;/authors&gt;&lt;/contributors&gt;&lt;titles&gt;&lt;title&gt;Microfinance and the illusion of development: from hubris to nemesis in thirty years&lt;/title&gt;&lt;secondary-title&gt;World Economic Review&lt;/secondary-title&gt;&lt;/titles&gt;&lt;periodical&gt;&lt;full-title&gt;World Economic Review&lt;/full-title&gt;&lt;/periodical&gt;&lt;pages&gt;13-36&lt;/pages&gt;&lt;volume&gt;1&lt;/volume&gt;&lt;number&gt;1&lt;/number&gt;&lt;dates&gt;&lt;year&gt;2012&lt;/year&gt;&lt;/dates&gt;&lt;urls&gt;&lt;/urls&gt;&lt;/record&gt;&lt;/Cite&gt;&lt;Cite&gt;&lt;Author&gt;Morduch&lt;/Author&gt;&lt;Year&gt;1999&lt;/Year&gt;&lt;RecNum&gt;3&lt;/RecNum&gt;&lt;record&gt;&lt;rec-number&gt;3&lt;/rec-number&gt;&lt;foreign-keys&gt;&lt;key app="EN" db-id="wft9w05vtzd9v1eaa2evv2xcv2d5vd2psxzt" timestamp="1419847960"&gt;3&lt;/key&gt;&lt;/foreign-keys&gt;&lt;ref-type name="Journal Article"&gt;17&lt;/ref-type&gt;&lt;contributors&gt;&lt;authors&gt;&lt;author&gt;Morduch, Jonathan&lt;/author&gt;&lt;/authors&gt;&lt;/contributors&gt;&lt;titles&gt;&lt;title&gt;The microfinance promise&lt;/title&gt;&lt;secondary-title&gt;Journal of Economic Literature&lt;/secondary-title&gt;&lt;/titles&gt;&lt;periodical&gt;&lt;full-title&gt;Journal of economic literature&lt;/full-title&gt;&lt;/periodical&gt;&lt;pages&gt;1569-1614&lt;/pages&gt;&lt;volume&gt;37&lt;/volume&gt;&lt;dates&gt;&lt;year&gt;1999&lt;/year&gt;&lt;/dates&gt;&lt;isbn&gt;0022-0515&lt;/isbn&gt;&lt;urls&gt;&lt;/urls&gt;&lt;/record&gt;&lt;/Cite&gt;&lt;/EndNote&gt;</w:instrText>
      </w:r>
      <w:r w:rsidR="0066646E" w:rsidRPr="00AE59FC">
        <w:rPr>
          <w:sz w:val="24"/>
          <w:szCs w:val="24"/>
        </w:rPr>
        <w:fldChar w:fldCharType="separate"/>
      </w:r>
      <w:r w:rsidR="00937632" w:rsidRPr="00AE59FC">
        <w:rPr>
          <w:noProof/>
          <w:sz w:val="24"/>
          <w:szCs w:val="24"/>
        </w:rPr>
        <w:t>(</w:t>
      </w:r>
      <w:hyperlink w:anchor="_ENREF_8" w:tooltip="Bateman, 2012 #1" w:history="1">
        <w:r w:rsidR="00454CB1" w:rsidRPr="00AE59FC">
          <w:rPr>
            <w:noProof/>
            <w:sz w:val="24"/>
            <w:szCs w:val="24"/>
          </w:rPr>
          <w:t>Bateman and Chang 2012</w:t>
        </w:r>
      </w:hyperlink>
      <w:r w:rsidR="00937632" w:rsidRPr="00AE59FC">
        <w:rPr>
          <w:noProof/>
          <w:sz w:val="24"/>
          <w:szCs w:val="24"/>
        </w:rPr>
        <w:t xml:space="preserve">, </w:t>
      </w:r>
      <w:hyperlink w:anchor="_ENREF_36" w:tooltip="Morduch, 1999 #3" w:history="1">
        <w:r w:rsidR="00454CB1" w:rsidRPr="00AE59FC">
          <w:rPr>
            <w:noProof/>
            <w:sz w:val="24"/>
            <w:szCs w:val="24"/>
          </w:rPr>
          <w:t>Morduch 1999a</w:t>
        </w:r>
      </w:hyperlink>
      <w:r w:rsidR="00937632" w:rsidRPr="00AE59FC">
        <w:rPr>
          <w:noProof/>
          <w:sz w:val="24"/>
          <w:szCs w:val="24"/>
        </w:rPr>
        <w:t>)</w:t>
      </w:r>
      <w:r w:rsidR="0066646E" w:rsidRPr="00AE59FC">
        <w:rPr>
          <w:sz w:val="24"/>
          <w:szCs w:val="24"/>
        </w:rPr>
        <w:fldChar w:fldCharType="end"/>
      </w:r>
      <w:r w:rsidR="00883227" w:rsidRPr="00AE59FC">
        <w:rPr>
          <w:sz w:val="24"/>
          <w:szCs w:val="24"/>
        </w:rPr>
        <w:t>.</w:t>
      </w:r>
      <w:r w:rsidR="000704F8">
        <w:rPr>
          <w:sz w:val="24"/>
          <w:szCs w:val="24"/>
        </w:rPr>
        <w:t xml:space="preserve"> </w:t>
      </w:r>
      <w:r w:rsidR="00543790">
        <w:rPr>
          <w:sz w:val="24"/>
          <w:szCs w:val="24"/>
        </w:rPr>
        <w:t>However, as</w:t>
      </w:r>
      <w:r w:rsidR="000704F8">
        <w:rPr>
          <w:sz w:val="24"/>
          <w:szCs w:val="24"/>
        </w:rPr>
        <w:t xml:space="preserve"> Bateman and Chang (2012, 25</w:t>
      </w:r>
      <w:r w:rsidR="00543790">
        <w:rPr>
          <w:sz w:val="24"/>
          <w:szCs w:val="24"/>
        </w:rPr>
        <w:t xml:space="preserve">) </w:t>
      </w:r>
      <w:r w:rsidR="000704F8">
        <w:rPr>
          <w:sz w:val="24"/>
          <w:szCs w:val="24"/>
        </w:rPr>
        <w:t xml:space="preserve">remind us, the growth of microfinance </w:t>
      </w:r>
      <w:r w:rsidR="00543790">
        <w:rPr>
          <w:sz w:val="24"/>
          <w:szCs w:val="24"/>
        </w:rPr>
        <w:t>as an</w:t>
      </w:r>
      <w:r w:rsidR="000704F8">
        <w:rPr>
          <w:sz w:val="24"/>
          <w:szCs w:val="24"/>
        </w:rPr>
        <w:t xml:space="preserve"> international development </w:t>
      </w:r>
      <w:r w:rsidR="00543790">
        <w:rPr>
          <w:sz w:val="24"/>
          <w:szCs w:val="24"/>
        </w:rPr>
        <w:t xml:space="preserve">tool came </w:t>
      </w:r>
      <w:r w:rsidR="000704F8">
        <w:rPr>
          <w:sz w:val="24"/>
          <w:szCs w:val="24"/>
        </w:rPr>
        <w:t xml:space="preserve">at a time when neoliberalism was </w:t>
      </w:r>
      <w:r w:rsidR="00543790">
        <w:rPr>
          <w:sz w:val="24"/>
          <w:szCs w:val="24"/>
        </w:rPr>
        <w:t xml:space="preserve">being </w:t>
      </w:r>
      <w:r w:rsidR="000704F8">
        <w:rPr>
          <w:sz w:val="24"/>
          <w:szCs w:val="24"/>
        </w:rPr>
        <w:t xml:space="preserve">enthusiastically embraced in countries supporting that development.  </w:t>
      </w:r>
      <w:r w:rsidR="006A4586">
        <w:rPr>
          <w:sz w:val="24"/>
          <w:szCs w:val="24"/>
        </w:rPr>
        <w:t xml:space="preserve">Microfinance initiatives foster small-scale entrepreneurship and competition in what is often a limited market, while encouraging borrowers to </w:t>
      </w:r>
      <w:r w:rsidR="00543790">
        <w:rPr>
          <w:sz w:val="24"/>
          <w:szCs w:val="24"/>
        </w:rPr>
        <w:t>see a</w:t>
      </w:r>
      <w:r w:rsidR="006A4586">
        <w:rPr>
          <w:sz w:val="24"/>
          <w:szCs w:val="24"/>
        </w:rPr>
        <w:t xml:space="preserve"> route to prosperity (or indeed out of poverty) to be through their own efforts, not through state intervention.</w:t>
      </w:r>
      <w:r w:rsidR="00C369B6">
        <w:rPr>
          <w:sz w:val="24"/>
          <w:szCs w:val="24"/>
        </w:rPr>
        <w:t xml:space="preserve"> </w:t>
      </w:r>
      <w:r w:rsidR="00543790">
        <w:rPr>
          <w:sz w:val="24"/>
          <w:szCs w:val="24"/>
        </w:rPr>
        <w:t xml:space="preserve">   </w:t>
      </w:r>
      <w:r w:rsidR="006A4586">
        <w:rPr>
          <w:sz w:val="24"/>
          <w:szCs w:val="24"/>
        </w:rPr>
        <w:t xml:space="preserve"> </w:t>
      </w:r>
      <w:r w:rsidR="000704F8">
        <w:rPr>
          <w:sz w:val="24"/>
          <w:szCs w:val="24"/>
        </w:rPr>
        <w:t xml:space="preserve"> </w:t>
      </w:r>
    </w:p>
    <w:p w:rsidR="006A4586" w:rsidRPr="00204574" w:rsidRDefault="006A4586" w:rsidP="00204574">
      <w:pPr>
        <w:spacing w:line="480" w:lineRule="auto"/>
        <w:ind w:left="567"/>
        <w:rPr>
          <w:sz w:val="24"/>
          <w:szCs w:val="24"/>
        </w:rPr>
      </w:pPr>
      <w:r w:rsidRPr="00454CB1">
        <w:rPr>
          <w:sz w:val="24"/>
          <w:szCs w:val="24"/>
        </w:rPr>
        <w:t>Microfinance thus offers to neoliberals a highly visible way of being seen to be addressing the issue of poverty, but in a way that offers no challenge whatsoever to the distorted structures of wealth and power that historically are mainly responsible for the creation and perpetuation of poverty</w:t>
      </w:r>
      <w:r w:rsidR="00204574" w:rsidRPr="00454CB1">
        <w:rPr>
          <w:sz w:val="24"/>
          <w:szCs w:val="24"/>
        </w:rPr>
        <w:t xml:space="preserve"> (Bateman and Chang 2012, 25)</w:t>
      </w:r>
      <w:r w:rsidRPr="00454CB1">
        <w:rPr>
          <w:sz w:val="24"/>
          <w:szCs w:val="24"/>
        </w:rPr>
        <w:t xml:space="preserve">. </w:t>
      </w:r>
      <w:r w:rsidR="009C6D08" w:rsidRPr="00204574">
        <w:rPr>
          <w:sz w:val="24"/>
          <w:szCs w:val="24"/>
        </w:rPr>
        <w:t xml:space="preserve">  </w:t>
      </w:r>
    </w:p>
    <w:p w:rsidR="007773C5" w:rsidRDefault="00C24EDF" w:rsidP="00AE59FC">
      <w:pPr>
        <w:spacing w:line="480" w:lineRule="auto"/>
        <w:rPr>
          <w:sz w:val="24"/>
          <w:szCs w:val="24"/>
        </w:rPr>
      </w:pPr>
      <w:r w:rsidRPr="00AE59FC">
        <w:rPr>
          <w:sz w:val="24"/>
          <w:szCs w:val="24"/>
        </w:rPr>
        <w:t>In addition to Bangladesh and India o</w:t>
      </w:r>
      <w:r w:rsidR="00937632" w:rsidRPr="00AE59FC">
        <w:rPr>
          <w:sz w:val="24"/>
          <w:szCs w:val="24"/>
        </w:rPr>
        <w:t>ther early centres of this new wave of microfinance were Bolivia and Indonesia. In Bolivia from the mid-1980s microfinance organisations provided credit for micro-enterprises and in Indonesia, also from the mid-1980s, local outlet</w:t>
      </w:r>
      <w:r w:rsidR="007773C5">
        <w:rPr>
          <w:sz w:val="24"/>
          <w:szCs w:val="24"/>
        </w:rPr>
        <w:t>s of Bank Rakyat Indonesia</w:t>
      </w:r>
      <w:r w:rsidR="00937632" w:rsidRPr="00AE59FC">
        <w:rPr>
          <w:sz w:val="24"/>
          <w:szCs w:val="24"/>
        </w:rPr>
        <w:t xml:space="preserve"> successfully sought to serve the whole population with access to microfinance </w:t>
      </w:r>
      <w:r w:rsidR="007773C5">
        <w:rPr>
          <w:sz w:val="24"/>
          <w:szCs w:val="24"/>
        </w:rPr>
        <w:t>(with no particular poverty focus)</w:t>
      </w:r>
      <w:r w:rsidRPr="00AE59FC">
        <w:rPr>
          <w:sz w:val="24"/>
          <w:szCs w:val="24"/>
        </w:rPr>
        <w:t>.   This difference in the target population for microfinance has led some commentators to make</w:t>
      </w:r>
      <w:r w:rsidR="00937632" w:rsidRPr="00AE59FC">
        <w:rPr>
          <w:sz w:val="24"/>
          <w:szCs w:val="24"/>
        </w:rPr>
        <w:t xml:space="preserve"> the distinction between </w:t>
      </w:r>
      <w:r w:rsidR="00937632" w:rsidRPr="00AE59FC">
        <w:rPr>
          <w:sz w:val="24"/>
          <w:szCs w:val="24"/>
        </w:rPr>
        <w:lastRenderedPageBreak/>
        <w:t xml:space="preserve">Bangladesh </w:t>
      </w:r>
      <w:r w:rsidRPr="00AE59FC">
        <w:rPr>
          <w:sz w:val="24"/>
          <w:szCs w:val="24"/>
        </w:rPr>
        <w:t xml:space="preserve">where </w:t>
      </w:r>
      <w:r w:rsidR="00937632" w:rsidRPr="00AE59FC">
        <w:rPr>
          <w:sz w:val="24"/>
          <w:szCs w:val="24"/>
        </w:rPr>
        <w:t xml:space="preserve">finance </w:t>
      </w:r>
      <w:r w:rsidRPr="00AE59FC">
        <w:rPr>
          <w:sz w:val="24"/>
          <w:szCs w:val="24"/>
        </w:rPr>
        <w:t xml:space="preserve">was provided </w:t>
      </w:r>
      <w:r w:rsidR="00937632" w:rsidRPr="00AE59FC">
        <w:rPr>
          <w:sz w:val="24"/>
          <w:szCs w:val="24"/>
        </w:rPr>
        <w:t>for the `</w:t>
      </w:r>
      <w:r w:rsidR="00937632" w:rsidRPr="00AE59FC">
        <w:rPr>
          <w:i/>
          <w:iCs/>
          <w:sz w:val="24"/>
          <w:szCs w:val="24"/>
        </w:rPr>
        <w:t>poorest of the poor</w:t>
      </w:r>
      <w:r w:rsidRPr="00AE59FC">
        <w:rPr>
          <w:sz w:val="24"/>
          <w:szCs w:val="24"/>
        </w:rPr>
        <w:t xml:space="preserve">’ and </w:t>
      </w:r>
      <w:r w:rsidR="00937632" w:rsidRPr="00AE59FC">
        <w:rPr>
          <w:sz w:val="24"/>
          <w:szCs w:val="24"/>
        </w:rPr>
        <w:t xml:space="preserve">Indonesia and Bolivia </w:t>
      </w:r>
      <w:r w:rsidRPr="00AE59FC">
        <w:rPr>
          <w:sz w:val="24"/>
          <w:szCs w:val="24"/>
        </w:rPr>
        <w:t>where the target was</w:t>
      </w:r>
      <w:r w:rsidR="00937632" w:rsidRPr="00AE59FC">
        <w:rPr>
          <w:sz w:val="24"/>
          <w:szCs w:val="24"/>
        </w:rPr>
        <w:t xml:space="preserve"> `the </w:t>
      </w:r>
      <w:r w:rsidR="00937632" w:rsidRPr="00AE59FC">
        <w:rPr>
          <w:i/>
          <w:iCs/>
          <w:sz w:val="24"/>
          <w:szCs w:val="24"/>
        </w:rPr>
        <w:t>economically active poor</w:t>
      </w:r>
      <w:r w:rsidR="00937632" w:rsidRPr="00AE59FC">
        <w:rPr>
          <w:sz w:val="24"/>
          <w:szCs w:val="24"/>
        </w:rPr>
        <w:t xml:space="preserve">’ </w:t>
      </w:r>
      <w:r w:rsidR="00937632" w:rsidRPr="00AE59FC">
        <w:rPr>
          <w:sz w:val="24"/>
          <w:szCs w:val="24"/>
        </w:rPr>
        <w:fldChar w:fldCharType="begin"/>
      </w:r>
      <w:r w:rsidR="00937632" w:rsidRPr="00AE59FC">
        <w:rPr>
          <w:sz w:val="24"/>
          <w:szCs w:val="24"/>
        </w:rPr>
        <w:instrText xml:space="preserve"> ADDIN EN.CITE &lt;EndNote&gt;&lt;Cite&gt;&lt;Author&gt;Rutherford&lt;/Author&gt;&lt;Year&gt;2001&lt;/Year&gt;&lt;RecNum&gt;9&lt;/RecNum&gt;&lt;DisplayText&gt;(Rutherford 2001)&lt;/DisplayText&gt;&lt;record&gt;&lt;rec-number&gt;9&lt;/rec-number&gt;&lt;foreign-keys&gt;&lt;key app="EN" db-id="wft9w05vtzd9v1eaa2evv2xcv2d5vd2psxzt" timestamp="1419851220"&gt;9&lt;/key&gt;&lt;/foreign-keys&gt;&lt;ref-type name="Book"&gt;6&lt;/ref-type&gt;&lt;contributors&gt;&lt;authors&gt;&lt;author&gt;Rutherford, Stuart&lt;/author&gt;&lt;/authors&gt;&lt;/contributors&gt;&lt;titles&gt;&lt;title&gt;The Poor and Their Money&lt;/title&gt;&lt;/titles&gt;&lt;dates&gt;&lt;year&gt;2001&lt;/year&gt;&lt;/dates&gt;&lt;pub-location&gt;New Delhi&lt;/pub-location&gt;&lt;publisher&gt;Oxford India Paperbacks&lt;/publisher&gt;&lt;urls&gt;&lt;/urls&gt;&lt;/record&gt;&lt;/Cite&gt;&lt;/EndNote&gt;</w:instrText>
      </w:r>
      <w:r w:rsidR="00937632" w:rsidRPr="00AE59FC">
        <w:rPr>
          <w:sz w:val="24"/>
          <w:szCs w:val="24"/>
        </w:rPr>
        <w:fldChar w:fldCharType="separate"/>
      </w:r>
      <w:r w:rsidR="00937632" w:rsidRPr="00AE59FC">
        <w:rPr>
          <w:noProof/>
          <w:sz w:val="24"/>
          <w:szCs w:val="24"/>
        </w:rPr>
        <w:t>(</w:t>
      </w:r>
      <w:hyperlink w:anchor="_ENREF_46" w:tooltip="Rutherford, 2001 #9" w:history="1">
        <w:r w:rsidR="00454CB1" w:rsidRPr="00AE59FC">
          <w:rPr>
            <w:noProof/>
            <w:sz w:val="24"/>
            <w:szCs w:val="24"/>
          </w:rPr>
          <w:t>Rutherford 2001</w:t>
        </w:r>
      </w:hyperlink>
      <w:r w:rsidR="00937632" w:rsidRPr="00AE59FC">
        <w:rPr>
          <w:noProof/>
          <w:sz w:val="24"/>
          <w:szCs w:val="24"/>
        </w:rPr>
        <w:t>)</w:t>
      </w:r>
      <w:r w:rsidR="00937632" w:rsidRPr="00AE59FC">
        <w:rPr>
          <w:sz w:val="24"/>
          <w:szCs w:val="24"/>
        </w:rPr>
        <w:fldChar w:fldCharType="end"/>
      </w:r>
      <w:r w:rsidRPr="00AE59FC">
        <w:rPr>
          <w:sz w:val="24"/>
          <w:szCs w:val="24"/>
        </w:rPr>
        <w:t>, a distinction I return to below</w:t>
      </w:r>
      <w:r w:rsidRPr="00AE59FC">
        <w:rPr>
          <w:rStyle w:val="FootnoteReference"/>
          <w:sz w:val="24"/>
          <w:szCs w:val="24"/>
        </w:rPr>
        <w:footnoteReference w:id="1"/>
      </w:r>
      <w:r w:rsidRPr="00AE59FC">
        <w:rPr>
          <w:sz w:val="24"/>
          <w:szCs w:val="24"/>
        </w:rPr>
        <w:t xml:space="preserve">.   </w:t>
      </w:r>
    </w:p>
    <w:p w:rsidR="007773C5" w:rsidRDefault="007773C5" w:rsidP="00AE59FC">
      <w:pPr>
        <w:spacing w:line="480" w:lineRule="auto"/>
        <w:rPr>
          <w:sz w:val="24"/>
          <w:szCs w:val="24"/>
        </w:rPr>
      </w:pPr>
    </w:p>
    <w:p w:rsidR="00C24EDF" w:rsidRPr="00AE59FC" w:rsidRDefault="00C24EDF" w:rsidP="00AE59FC">
      <w:pPr>
        <w:spacing w:line="480" w:lineRule="auto"/>
        <w:rPr>
          <w:sz w:val="24"/>
          <w:szCs w:val="24"/>
        </w:rPr>
      </w:pPr>
      <w:r w:rsidRPr="00AE59FC">
        <w:rPr>
          <w:sz w:val="24"/>
          <w:szCs w:val="24"/>
        </w:rPr>
        <w:t>Given the enthusiasm shown by international development organisations</w:t>
      </w:r>
      <w:r w:rsidR="007D5103" w:rsidRPr="00AE59FC">
        <w:rPr>
          <w:sz w:val="24"/>
          <w:szCs w:val="24"/>
        </w:rPr>
        <w:t xml:space="preserve"> for microfinance as a vehicle for poverty reduction</w:t>
      </w:r>
      <w:r w:rsidRPr="00AE59FC">
        <w:rPr>
          <w:sz w:val="24"/>
          <w:szCs w:val="24"/>
        </w:rPr>
        <w:t>,</w:t>
      </w:r>
      <w:r w:rsidR="007D5103" w:rsidRPr="00AE59FC">
        <w:rPr>
          <w:sz w:val="24"/>
          <w:szCs w:val="24"/>
        </w:rPr>
        <w:t xml:space="preserve"> there has</w:t>
      </w:r>
      <w:r w:rsidRPr="00AE59FC">
        <w:rPr>
          <w:sz w:val="24"/>
          <w:szCs w:val="24"/>
        </w:rPr>
        <w:t xml:space="preserve"> over the last 30 years been a plethora of </w:t>
      </w:r>
      <w:r w:rsidR="007D5103" w:rsidRPr="00AE59FC">
        <w:rPr>
          <w:sz w:val="24"/>
          <w:szCs w:val="24"/>
        </w:rPr>
        <w:t xml:space="preserve">microfinance activity in Africa </w:t>
      </w:r>
      <w:r w:rsidR="007D5103" w:rsidRPr="00AE59FC">
        <w:rPr>
          <w:sz w:val="24"/>
          <w:szCs w:val="24"/>
        </w:rPr>
        <w:fldChar w:fldCharType="begin"/>
      </w:r>
      <w:r w:rsidR="007D5103" w:rsidRPr="00AE59FC">
        <w:rPr>
          <w:sz w:val="24"/>
          <w:szCs w:val="24"/>
        </w:rPr>
        <w:instrText xml:space="preserve"> ADDIN EN.CITE &lt;EndNote&gt;&lt;Cite&gt;&lt;Author&gt;Blavy&lt;/Author&gt;&lt;Year&gt;2004&lt;/Year&gt;&lt;RecNum&gt;46&lt;/RecNum&gt;&lt;DisplayText&gt;(Blavy, Basu, and Yülek 2004)&lt;/DisplayText&gt;&lt;record&gt;&lt;rec-number&gt;46&lt;/rec-number&gt;&lt;foreign-keys&gt;&lt;key app="EN" db-id="wft9w05vtzd9v1eaa2evv2xcv2d5vd2psxzt" timestamp="1420022805"&gt;46&lt;/key&gt;&lt;/foreign-keys&gt;&lt;ref-type name="Book"&gt;6&lt;/ref-type&gt;&lt;contributors&gt;&lt;authors&gt;&lt;author&gt;Blavy, Rodolphe&lt;/author&gt;&lt;author&gt;Basu, Anupam&lt;/author&gt;&lt;author&gt;Yülek, Murat Â&lt;/author&gt;&lt;/authors&gt;&lt;/contributors&gt;&lt;titles&gt;&lt;title&gt;Microfinance in Africa: Experience and Lessons from Selected African Countries&lt;/title&gt;&lt;/titles&gt;&lt;number&gt;4-174&lt;/number&gt;&lt;dates&gt;&lt;year&gt;2004&lt;/year&gt;&lt;/dates&gt;&lt;pub-location&gt;Washington D.C.&lt;/pub-location&gt;&lt;publisher&gt;International Monetary Fund&lt;/publisher&gt;&lt;isbn&gt;145275523X&lt;/isbn&gt;&lt;urls&gt;&lt;/urls&gt;&lt;/record&gt;&lt;/Cite&gt;&lt;/EndNote&gt;</w:instrText>
      </w:r>
      <w:r w:rsidR="007D5103" w:rsidRPr="00AE59FC">
        <w:rPr>
          <w:sz w:val="24"/>
          <w:szCs w:val="24"/>
        </w:rPr>
        <w:fldChar w:fldCharType="separate"/>
      </w:r>
      <w:r w:rsidR="007D5103" w:rsidRPr="00AE59FC">
        <w:rPr>
          <w:noProof/>
          <w:sz w:val="24"/>
          <w:szCs w:val="24"/>
        </w:rPr>
        <w:t>(</w:t>
      </w:r>
      <w:hyperlink w:anchor="_ENREF_9" w:tooltip="Blavy, 2004 #46" w:history="1">
        <w:r w:rsidR="00454CB1" w:rsidRPr="00AE59FC">
          <w:rPr>
            <w:noProof/>
            <w:sz w:val="24"/>
            <w:szCs w:val="24"/>
          </w:rPr>
          <w:t>Blavy, Basu, and Yülek 2004</w:t>
        </w:r>
      </w:hyperlink>
      <w:r w:rsidR="007D5103" w:rsidRPr="00AE59FC">
        <w:rPr>
          <w:noProof/>
          <w:sz w:val="24"/>
          <w:szCs w:val="24"/>
        </w:rPr>
        <w:t>)</w:t>
      </w:r>
      <w:r w:rsidR="007D5103" w:rsidRPr="00AE59FC">
        <w:rPr>
          <w:sz w:val="24"/>
          <w:szCs w:val="24"/>
        </w:rPr>
        <w:fldChar w:fldCharType="end"/>
      </w:r>
      <w:r w:rsidR="00D42F51" w:rsidRPr="00AE59FC">
        <w:rPr>
          <w:sz w:val="24"/>
          <w:szCs w:val="24"/>
        </w:rPr>
        <w:t>.  But, as in South Asia,</w:t>
      </w:r>
      <w:r w:rsidR="007D5103" w:rsidRPr="00AE59FC">
        <w:rPr>
          <w:sz w:val="24"/>
          <w:szCs w:val="24"/>
        </w:rPr>
        <w:t xml:space="preserve"> </w:t>
      </w:r>
      <w:r w:rsidR="00D42F51" w:rsidRPr="00AE59FC">
        <w:rPr>
          <w:sz w:val="24"/>
          <w:szCs w:val="24"/>
        </w:rPr>
        <w:t xml:space="preserve">this has met with </w:t>
      </w:r>
      <w:r w:rsidR="007D5103" w:rsidRPr="00AE59FC">
        <w:rPr>
          <w:sz w:val="24"/>
          <w:szCs w:val="24"/>
        </w:rPr>
        <w:t xml:space="preserve">mixed results </w:t>
      </w:r>
      <w:r w:rsidR="007D5103" w:rsidRPr="00AE59FC">
        <w:rPr>
          <w:sz w:val="24"/>
          <w:szCs w:val="24"/>
        </w:rPr>
        <w:fldChar w:fldCharType="begin"/>
      </w:r>
      <w:r w:rsidR="007D5103" w:rsidRPr="00AE59FC">
        <w:rPr>
          <w:sz w:val="24"/>
          <w:szCs w:val="24"/>
        </w:rPr>
        <w:instrText xml:space="preserve"> ADDIN EN.CITE &lt;EndNote&gt;&lt;Cite&gt;&lt;Author&gt;Buckley&lt;/Author&gt;&lt;Year&gt;1997&lt;/Year&gt;&lt;RecNum&gt;43&lt;/RecNum&gt;&lt;DisplayText&gt;(Buckley 1997, Van Rooyen, Stewart, and de Wet 2012)&lt;/DisplayText&gt;&lt;record&gt;&lt;rec-number&gt;43&lt;/rec-number&gt;&lt;foreign-keys&gt;&lt;key app="EN" db-id="wft9w05vtzd9v1eaa2evv2xcv2d5vd2psxzt" timestamp="1420022489"&gt;43&lt;/key&gt;&lt;/foreign-keys&gt;&lt;ref-type name="Journal Article"&gt;17&lt;/ref-type&gt;&lt;contributors&gt;&lt;authors&gt;&lt;author&gt;Buckley, Graeme&lt;/author&gt;&lt;/authors&gt;&lt;/contributors&gt;&lt;titles&gt;&lt;title&gt;Microfinance in Africa: Is it either the problem or the solution?&lt;/title&gt;&lt;secondary-title&gt;World Development&lt;/secondary-title&gt;&lt;/titles&gt;&lt;periodical&gt;&lt;full-title&gt;World development&lt;/full-title&gt;&lt;/periodical&gt;&lt;pages&gt;1081-1093&lt;/pages&gt;&lt;volume&gt;25&lt;/volume&gt;&lt;number&gt;7&lt;/number&gt;&lt;dates&gt;&lt;year&gt;1997&lt;/year&gt;&lt;/dates&gt;&lt;isbn&gt;0305-750X&lt;/isbn&gt;&lt;urls&gt;&lt;/urls&gt;&lt;/record&gt;&lt;/Cite&gt;&lt;Cite&gt;&lt;Author&gt;Van Rooyen&lt;/Author&gt;&lt;Year&gt;2012&lt;/Year&gt;&lt;RecNum&gt;45&lt;/RecNum&gt;&lt;record&gt;&lt;rec-number&gt;45&lt;/rec-number&gt;&lt;foreign-keys&gt;&lt;key app="EN" db-id="wft9w05vtzd9v1eaa2evv2xcv2d5vd2psxzt" timestamp="1420022742"&gt;45&lt;/key&gt;&lt;/foreign-keys&gt;&lt;ref-type name="Journal Article"&gt;17&lt;/ref-type&gt;&lt;contributors&gt;&lt;authors&gt;&lt;author&gt;Van Rooyen, Carina&lt;/author&gt;&lt;author&gt;Stewart, Ruth&lt;/author&gt;&lt;author&gt;de Wet, Thea&lt;/author&gt;&lt;/authors&gt;&lt;/contributors&gt;&lt;titles&gt;&lt;title&gt;The impact of microfinance in sub-Saharan Africa: a systematic review of the evidence&lt;/title&gt;&lt;secondary-title&gt;World Development&lt;/secondary-title&gt;&lt;/titles&gt;&lt;periodical&gt;&lt;full-title&gt;World development&lt;/full-title&gt;&lt;/periodical&gt;&lt;pages&gt;2249-2262&lt;/pages&gt;&lt;volume&gt;40&lt;/volume&gt;&lt;number&gt;11&lt;/number&gt;&lt;dates&gt;&lt;year&gt;2012&lt;/year&gt;&lt;/dates&gt;&lt;isbn&gt;0305-750X&lt;/isbn&gt;&lt;urls&gt;&lt;/urls&gt;&lt;/record&gt;&lt;/Cite&gt;&lt;/EndNote&gt;</w:instrText>
      </w:r>
      <w:r w:rsidR="007D5103" w:rsidRPr="00AE59FC">
        <w:rPr>
          <w:sz w:val="24"/>
          <w:szCs w:val="24"/>
        </w:rPr>
        <w:fldChar w:fldCharType="separate"/>
      </w:r>
      <w:r w:rsidR="007D5103" w:rsidRPr="00AE59FC">
        <w:rPr>
          <w:noProof/>
          <w:sz w:val="24"/>
          <w:szCs w:val="24"/>
        </w:rPr>
        <w:t>(</w:t>
      </w:r>
      <w:hyperlink w:anchor="_ENREF_12" w:tooltip="Buckley, 1997 #43" w:history="1">
        <w:r w:rsidR="00454CB1" w:rsidRPr="00AE59FC">
          <w:rPr>
            <w:noProof/>
            <w:sz w:val="24"/>
            <w:szCs w:val="24"/>
          </w:rPr>
          <w:t>Buckley 1997</w:t>
        </w:r>
      </w:hyperlink>
      <w:r w:rsidR="007D5103" w:rsidRPr="00AE59FC">
        <w:rPr>
          <w:noProof/>
          <w:sz w:val="24"/>
          <w:szCs w:val="24"/>
        </w:rPr>
        <w:t xml:space="preserve">, </w:t>
      </w:r>
      <w:hyperlink w:anchor="_ENREF_55" w:tooltip="Van Rooyen, 2012 #45" w:history="1">
        <w:r w:rsidR="00454CB1" w:rsidRPr="00AE59FC">
          <w:rPr>
            <w:noProof/>
            <w:sz w:val="24"/>
            <w:szCs w:val="24"/>
          </w:rPr>
          <w:t>Van Rooyen, Stewart, and de Wet 2012</w:t>
        </w:r>
      </w:hyperlink>
      <w:r w:rsidR="007D5103" w:rsidRPr="00AE59FC">
        <w:rPr>
          <w:noProof/>
          <w:sz w:val="24"/>
          <w:szCs w:val="24"/>
        </w:rPr>
        <w:t>)</w:t>
      </w:r>
      <w:r w:rsidR="007D5103" w:rsidRPr="00AE59FC">
        <w:rPr>
          <w:sz w:val="24"/>
          <w:szCs w:val="24"/>
        </w:rPr>
        <w:fldChar w:fldCharType="end"/>
      </w:r>
      <w:r w:rsidR="007D5103" w:rsidRPr="00AE59FC">
        <w:rPr>
          <w:sz w:val="24"/>
          <w:szCs w:val="24"/>
        </w:rPr>
        <w:t>.</w:t>
      </w:r>
    </w:p>
    <w:p w:rsidR="00C369B6" w:rsidRDefault="00C369B6" w:rsidP="00C369B6">
      <w:pPr>
        <w:spacing w:line="480" w:lineRule="auto"/>
        <w:rPr>
          <w:sz w:val="24"/>
          <w:szCs w:val="24"/>
        </w:rPr>
      </w:pPr>
      <w:r w:rsidRPr="00AE59FC">
        <w:rPr>
          <w:sz w:val="24"/>
          <w:szCs w:val="24"/>
        </w:rPr>
        <w:t xml:space="preserve">Questions over the </w:t>
      </w:r>
      <w:r>
        <w:rPr>
          <w:sz w:val="24"/>
          <w:szCs w:val="24"/>
        </w:rPr>
        <w:t xml:space="preserve">beneficial </w:t>
      </w:r>
      <w:r w:rsidRPr="00AE59FC">
        <w:rPr>
          <w:sz w:val="24"/>
          <w:szCs w:val="24"/>
        </w:rPr>
        <w:t xml:space="preserve">impact of microfinance projects on poverty are not new.  Since the early experiences with microfinance in Bangladesh there have been many who have expressed concerns about assumptions that `microcredit is the answer to the problems of poverty’ </w:t>
      </w:r>
      <w:r w:rsidRPr="00AE59FC">
        <w:rPr>
          <w:sz w:val="24"/>
          <w:szCs w:val="24"/>
        </w:rPr>
        <w:fldChar w:fldCharType="begin"/>
      </w:r>
      <w:r w:rsidRPr="00AE59FC">
        <w:rPr>
          <w:sz w:val="24"/>
          <w:szCs w:val="24"/>
        </w:rPr>
        <w:instrText xml:space="preserve"> ADDIN EN.CITE &lt;EndNote&gt;&lt;Cite&gt;&lt;Author&gt;Hulme&lt;/Author&gt;&lt;Year&gt;2000&lt;/Year&gt;&lt;RecNum&gt;23&lt;/RecNum&gt;&lt;Pages&gt;28&lt;/Pages&gt;&lt;DisplayText&gt;(Hulme 2000, 28)&lt;/DisplayText&gt;&lt;record&gt;&lt;rec-number&gt;23&lt;/rec-number&gt;&lt;foreign-keys&gt;&lt;key app="EN" db-id="wft9w05vtzd9v1eaa2evv2xcv2d5vd2psxzt" timestamp="1419969036"&gt;23&lt;/key&gt;&lt;/foreign-keys&gt;&lt;ref-type name="Journal Article"&gt;17&lt;/ref-type&gt;&lt;contributors&gt;&lt;authors&gt;&lt;author&gt;Hulme, David&lt;/author&gt;&lt;/authors&gt;&lt;/contributors&gt;&lt;titles&gt;&lt;title&gt;Is microdebt good for poor people? A note on the dark side of microfinance&lt;/title&gt;&lt;secondary-title&gt;Small Enterprise Development&lt;/secondary-title&gt;&lt;/titles&gt;&lt;periodical&gt;&lt;full-title&gt;Small Enterprise Development&lt;/full-title&gt;&lt;/periodical&gt;&lt;pages&gt;26-28&lt;/pages&gt;&lt;volume&gt;11&lt;/volume&gt;&lt;number&gt;1&lt;/number&gt;&lt;dates&gt;&lt;year&gt;2000&lt;/year&gt;&lt;/dates&gt;&lt;isbn&gt;0957-1329&lt;/isbn&gt;&lt;urls&gt;&lt;/urls&gt;&lt;/record&gt;&lt;/Cite&gt;&lt;/EndNote&gt;</w:instrText>
      </w:r>
      <w:r w:rsidRPr="00AE59FC">
        <w:rPr>
          <w:sz w:val="24"/>
          <w:szCs w:val="24"/>
        </w:rPr>
        <w:fldChar w:fldCharType="separate"/>
      </w:r>
      <w:r w:rsidRPr="00AE59FC">
        <w:rPr>
          <w:noProof/>
          <w:sz w:val="24"/>
          <w:szCs w:val="24"/>
        </w:rPr>
        <w:t>(</w:t>
      </w:r>
      <w:hyperlink w:anchor="_ENREF_21" w:tooltip="Hulme, 2000 #23" w:history="1">
        <w:r w:rsidR="00454CB1" w:rsidRPr="00AE59FC">
          <w:rPr>
            <w:noProof/>
            <w:sz w:val="24"/>
            <w:szCs w:val="24"/>
          </w:rPr>
          <w:t>Hulme 2000, 28</w:t>
        </w:r>
      </w:hyperlink>
      <w:r w:rsidRPr="00AE59FC">
        <w:rPr>
          <w:noProof/>
          <w:sz w:val="24"/>
          <w:szCs w:val="24"/>
        </w:rPr>
        <w:t>)</w:t>
      </w:r>
      <w:r w:rsidRPr="00AE59FC">
        <w:rPr>
          <w:sz w:val="24"/>
          <w:szCs w:val="24"/>
        </w:rPr>
        <w:fldChar w:fldCharType="end"/>
      </w:r>
      <w:r w:rsidRPr="00AE59FC">
        <w:rPr>
          <w:sz w:val="24"/>
          <w:szCs w:val="24"/>
        </w:rPr>
        <w:t>.</w:t>
      </w:r>
      <w:r>
        <w:rPr>
          <w:sz w:val="24"/>
          <w:szCs w:val="24"/>
        </w:rPr>
        <w:t xml:space="preserve">  There is a large literature where questions have been raised about targeting, delivery and the content of microfinance interventions </w:t>
      </w:r>
      <w:r>
        <w:rPr>
          <w:sz w:val="24"/>
          <w:szCs w:val="24"/>
        </w:rPr>
        <w:fldChar w:fldCharType="begin">
          <w:fldData xml:space="preserve">PEVuZE5vdGU+PENpdGU+PEF1dGhvcj5DaGVtaW48L0F1dGhvcj48WWVhcj4yMDA4PC9ZZWFyPjxS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</w:fldData>
        </w:fldChar>
      </w:r>
      <w:r>
        <w:rPr>
          <w:sz w:val="24"/>
          <w:szCs w:val="24"/>
        </w:rPr>
        <w:instrText xml:space="preserve"> ADDIN EN.CITE </w:instrText>
      </w:r>
      <w:r>
        <w:rPr>
          <w:sz w:val="24"/>
          <w:szCs w:val="24"/>
        </w:rPr>
        <w:fldChar w:fldCharType="begin">
          <w:fldData xml:space="preserve">PEVuZE5vdGU+PENpdGU+PEF1dGhvcj5DaGVtaW48L0F1dGhvcj48WWVhcj4yMDA4PC9ZZWFyPjxS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3" w:tooltip="Chemin, 2008 #38" w:history="1">
        <w:r w:rsidR="00454CB1">
          <w:rPr>
            <w:noProof/>
            <w:sz w:val="24"/>
            <w:szCs w:val="24"/>
          </w:rPr>
          <w:t>Chemin 2008</w:t>
        </w:r>
      </w:hyperlink>
      <w:r>
        <w:rPr>
          <w:noProof/>
          <w:sz w:val="24"/>
          <w:szCs w:val="24"/>
        </w:rPr>
        <w:t xml:space="preserve">, </w:t>
      </w:r>
      <w:hyperlink w:anchor="_ENREF_5" w:tooltip="Banerjee, 2013 #5" w:history="1">
        <w:r w:rsidR="00454CB1">
          <w:rPr>
            <w:noProof/>
            <w:sz w:val="24"/>
            <w:szCs w:val="24"/>
          </w:rPr>
          <w:t>Banerjee et al. 2013</w:t>
        </w:r>
      </w:hyperlink>
      <w:r>
        <w:rPr>
          <w:noProof/>
          <w:sz w:val="24"/>
          <w:szCs w:val="24"/>
        </w:rPr>
        <w:t xml:space="preserve">, </w:t>
      </w:r>
      <w:hyperlink w:anchor="_ENREF_23" w:tooltip="Hulme, 2007 #13" w:history="1">
        <w:r w:rsidR="00454CB1">
          <w:rPr>
            <w:noProof/>
            <w:sz w:val="24"/>
            <w:szCs w:val="24"/>
          </w:rPr>
          <w:t>Hulme and Moore 2007</w:t>
        </w:r>
      </w:hyperlink>
      <w:r>
        <w:rPr>
          <w:noProof/>
          <w:sz w:val="24"/>
          <w:szCs w:val="24"/>
        </w:rPr>
        <w:t xml:space="preserve">, </w:t>
      </w:r>
      <w:hyperlink w:anchor="_ENREF_36" w:tooltip="Morduch, 1999 #3" w:history="1">
        <w:r w:rsidR="00454CB1">
          <w:rPr>
            <w:noProof/>
            <w:sz w:val="24"/>
            <w:szCs w:val="24"/>
          </w:rPr>
          <w:t>Morduch 1999a</w:t>
        </w:r>
      </w:hyperlink>
      <w:r>
        <w:rPr>
          <w:noProof/>
          <w:sz w:val="24"/>
          <w:szCs w:val="24"/>
        </w:rPr>
        <w:t xml:space="preserve">, </w:t>
      </w:r>
      <w:hyperlink w:anchor="_ENREF_38" w:tooltip="Morduch, 2000 #4" w:history="1">
        <w:r w:rsidR="00454CB1">
          <w:rPr>
            <w:noProof/>
            <w:sz w:val="24"/>
            <w:szCs w:val="24"/>
          </w:rPr>
          <w:t>2000</w:t>
        </w:r>
      </w:hyperlink>
      <w:r>
        <w:rPr>
          <w:noProof/>
          <w:sz w:val="24"/>
          <w:szCs w:val="24"/>
        </w:rPr>
        <w:t xml:space="preserve">, </w:t>
      </w:r>
      <w:hyperlink w:anchor="_ENREF_35" w:tooltip="Morduch, 1998 #10" w:history="1">
        <w:r w:rsidR="00454CB1">
          <w:rPr>
            <w:noProof/>
            <w:sz w:val="24"/>
            <w:szCs w:val="24"/>
          </w:rPr>
          <w:t>1998</w:t>
        </w:r>
      </w:hyperlink>
      <w:r>
        <w:rPr>
          <w:noProof/>
          <w:sz w:val="24"/>
          <w:szCs w:val="24"/>
        </w:rPr>
        <w:t>)</w:t>
      </w:r>
      <w:r>
        <w:rPr>
          <w:sz w:val="24"/>
          <w:szCs w:val="24"/>
        </w:rPr>
        <w:fldChar w:fldCharType="end"/>
      </w:r>
      <w:r>
        <w:rPr>
          <w:sz w:val="24"/>
          <w:szCs w:val="24"/>
        </w:rPr>
        <w:t>.</w:t>
      </w:r>
      <w:r w:rsidRPr="00AE59FC">
        <w:rPr>
          <w:sz w:val="24"/>
          <w:szCs w:val="24"/>
        </w:rPr>
        <w:t xml:space="preserve">   Indeed, there has been a sometimes acrimonious debate on impact assessments of microfinance in Bangladesh and elsewhere </w:t>
      </w:r>
      <w:r w:rsidRPr="00AE59FC">
        <w:rPr>
          <w:sz w:val="24"/>
          <w:szCs w:val="24"/>
        </w:rPr>
        <w:fldChar w:fldCharType="begin">
          <w:fldData xml:space="preserve">PEVuZE5vdGU+PENpdGU+PEF1dGhvcj5QaXR0PC9BdXRob3I+PFllYXI+MjAxMjwvWWVhcj48UmVj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==
</w:fldData>
        </w:fldChar>
      </w:r>
      <w:r w:rsidRPr="00AE59FC">
        <w:rPr>
          <w:sz w:val="24"/>
          <w:szCs w:val="24"/>
        </w:rPr>
        <w:instrText xml:space="preserve"> ADDIN EN.CITE </w:instrText>
      </w:r>
      <w:r w:rsidRPr="00AE59FC">
        <w:rPr>
          <w:sz w:val="24"/>
          <w:szCs w:val="24"/>
        </w:rPr>
        <w:fldChar w:fldCharType="begin">
          <w:fldData xml:space="preserve">PEVuZE5vdGU+PENpdGU+PEF1dGhvcj5QaXR0PC9BdXRob3I+PFllYXI+MjAxMjwvWWVhcj48UmVj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==
</w:fldData>
        </w:fldChar>
      </w:r>
      <w:r w:rsidRPr="00AE59FC">
        <w:rPr>
          <w:sz w:val="24"/>
          <w:szCs w:val="24"/>
        </w:rPr>
        <w:instrText xml:space="preserve"> ADDIN EN.CITE.DATA </w:instrText>
      </w:r>
      <w:r w:rsidRPr="00AE59FC">
        <w:rPr>
          <w:sz w:val="24"/>
          <w:szCs w:val="24"/>
        </w:rPr>
      </w:r>
      <w:r w:rsidRPr="00AE59FC">
        <w:rPr>
          <w:sz w:val="24"/>
          <w:szCs w:val="24"/>
        </w:rPr>
        <w:fldChar w:fldCharType="end"/>
      </w:r>
      <w:r w:rsidRPr="00AE59FC">
        <w:rPr>
          <w:sz w:val="24"/>
          <w:szCs w:val="24"/>
        </w:rPr>
      </w:r>
      <w:r w:rsidRPr="00AE59FC">
        <w:rPr>
          <w:sz w:val="24"/>
          <w:szCs w:val="24"/>
        </w:rPr>
        <w:fldChar w:fldCharType="separate"/>
      </w:r>
      <w:r w:rsidRPr="00AE59FC">
        <w:rPr>
          <w:noProof/>
          <w:sz w:val="24"/>
          <w:szCs w:val="24"/>
        </w:rPr>
        <w:t xml:space="preserve">(see, for example, </w:t>
      </w:r>
      <w:hyperlink w:anchor="_ENREF_41" w:tooltip="Pitt, 2012 #35" w:history="1">
        <w:r w:rsidR="00454CB1" w:rsidRPr="00AE59FC">
          <w:rPr>
            <w:noProof/>
            <w:sz w:val="24"/>
            <w:szCs w:val="24"/>
          </w:rPr>
          <w:t>Pitt and Khandker 2012</w:t>
        </w:r>
      </w:hyperlink>
      <w:r w:rsidRPr="00AE59FC">
        <w:rPr>
          <w:noProof/>
          <w:sz w:val="24"/>
          <w:szCs w:val="24"/>
        </w:rPr>
        <w:t xml:space="preserve">, </w:t>
      </w:r>
      <w:hyperlink w:anchor="_ENREF_45" w:tooltip="Roodman, 2012 #34" w:history="1">
        <w:r w:rsidR="00454CB1" w:rsidRPr="00AE59FC">
          <w:rPr>
            <w:noProof/>
            <w:sz w:val="24"/>
            <w:szCs w:val="24"/>
          </w:rPr>
          <w:t>Roodman 2012</w:t>
        </w:r>
      </w:hyperlink>
      <w:r w:rsidRPr="00AE59FC">
        <w:rPr>
          <w:noProof/>
          <w:sz w:val="24"/>
          <w:szCs w:val="24"/>
        </w:rPr>
        <w:t xml:space="preserve">, </w:t>
      </w:r>
      <w:hyperlink w:anchor="_ENREF_16" w:tooltip="Duvendack, 2012 #48" w:history="1">
        <w:r w:rsidR="00454CB1" w:rsidRPr="00AE59FC">
          <w:rPr>
            <w:noProof/>
            <w:sz w:val="24"/>
            <w:szCs w:val="24"/>
          </w:rPr>
          <w:t>Duvendack and Palmer-Jones 2012</w:t>
        </w:r>
      </w:hyperlink>
      <w:r w:rsidRPr="00AE59FC">
        <w:rPr>
          <w:noProof/>
          <w:sz w:val="24"/>
          <w:szCs w:val="24"/>
        </w:rPr>
        <w:t xml:space="preserve">, </w:t>
      </w:r>
      <w:hyperlink w:anchor="_ENREF_8" w:tooltip="Bateman, 2012 #1" w:history="1">
        <w:r w:rsidR="00454CB1" w:rsidRPr="00AE59FC">
          <w:rPr>
            <w:noProof/>
            <w:sz w:val="24"/>
            <w:szCs w:val="24"/>
          </w:rPr>
          <w:t>Bateman and Chang 2012</w:t>
        </w:r>
      </w:hyperlink>
      <w:r w:rsidRPr="00AE59FC">
        <w:rPr>
          <w:noProof/>
          <w:sz w:val="24"/>
          <w:szCs w:val="24"/>
        </w:rPr>
        <w:t>)</w:t>
      </w:r>
      <w:r w:rsidRPr="00AE59FC">
        <w:rPr>
          <w:sz w:val="24"/>
          <w:szCs w:val="24"/>
        </w:rPr>
        <w:fldChar w:fldCharType="end"/>
      </w:r>
      <w:r w:rsidRPr="00AE59FC">
        <w:rPr>
          <w:sz w:val="24"/>
          <w:szCs w:val="24"/>
        </w:rPr>
        <w:t xml:space="preserve"> which</w:t>
      </w:r>
      <w:r>
        <w:rPr>
          <w:sz w:val="24"/>
          <w:szCs w:val="24"/>
        </w:rPr>
        <w:t xml:space="preserve"> raises</w:t>
      </w:r>
      <w:r w:rsidRPr="00AE59FC">
        <w:rPr>
          <w:sz w:val="24"/>
          <w:szCs w:val="24"/>
        </w:rPr>
        <w:t xml:space="preserve"> questions</w:t>
      </w:r>
      <w:r>
        <w:rPr>
          <w:sz w:val="24"/>
          <w:szCs w:val="24"/>
        </w:rPr>
        <w:t xml:space="preserve"> about the microfinance and assumptions that it benefits </w:t>
      </w:r>
      <w:r w:rsidRPr="00AE59FC">
        <w:rPr>
          <w:sz w:val="24"/>
          <w:szCs w:val="24"/>
        </w:rPr>
        <w:t xml:space="preserve">poor people and is particularly beneficial to women.  Perhaps most important for the purposes of this paper, these debates serve as a </w:t>
      </w:r>
      <w:r w:rsidRPr="00AE59FC">
        <w:rPr>
          <w:sz w:val="24"/>
          <w:szCs w:val="24"/>
        </w:rPr>
        <w:lastRenderedPageBreak/>
        <w:t>reminder to look both at the context and timing of interventions as well as the sustainability of any beneficial change.</w:t>
      </w:r>
    </w:p>
    <w:p w:rsidR="00C369B6" w:rsidRDefault="00C369B6" w:rsidP="00C369B6">
      <w:pPr>
        <w:spacing w:line="480" w:lineRule="auto"/>
        <w:rPr>
          <w:sz w:val="24"/>
          <w:szCs w:val="24"/>
        </w:rPr>
      </w:pPr>
    </w:p>
    <w:p w:rsidR="00C369B6" w:rsidRDefault="00C369B6" w:rsidP="00C369B6">
      <w:pPr>
        <w:spacing w:line="480" w:lineRule="auto"/>
        <w:rPr>
          <w:sz w:val="24"/>
          <w:szCs w:val="24"/>
        </w:rPr>
      </w:pPr>
      <w:r w:rsidRPr="00AE59FC">
        <w:rPr>
          <w:sz w:val="24"/>
          <w:szCs w:val="24"/>
        </w:rPr>
        <w:t>As noted above, there had been an assumption in Bangladesh in the 1970s/1980s that the microfinance projects of the Grameen Bank, BRAC and PROSHIKA, were targeti</w:t>
      </w:r>
      <w:r>
        <w:rPr>
          <w:sz w:val="24"/>
          <w:szCs w:val="24"/>
        </w:rPr>
        <w:t>ng the `poorest of the poor’.  Increasingly t</w:t>
      </w:r>
      <w:r w:rsidRPr="00AE59FC">
        <w:rPr>
          <w:sz w:val="24"/>
          <w:szCs w:val="24"/>
        </w:rPr>
        <w:t xml:space="preserve">his assumption was questioned in the 1990s and 2000s both by the organisations themselves and the international donor community.  David Hulme </w:t>
      </w:r>
      <w:r w:rsidRPr="00AE59FC">
        <w:rPr>
          <w:sz w:val="24"/>
          <w:szCs w:val="24"/>
        </w:rPr>
        <w:fldChar w:fldCharType="begin"/>
      </w:r>
      <w:r w:rsidRPr="00AE59FC">
        <w:rPr>
          <w:sz w:val="24"/>
          <w:szCs w:val="24"/>
        </w:rPr>
        <w:instrText xml:space="preserve"> ADDIN EN.CITE &lt;EndNote&gt;&lt;Cite ExcludeAuth="1"&gt;&lt;Author&gt;Hulme&lt;/Author&gt;&lt;Year&gt;2000&lt;/Year&gt;&lt;RecNum&gt;23&lt;/RecNum&gt;&lt;DisplayText&gt;(2000)&lt;/DisplayText&gt;&lt;record&gt;&lt;rec-number&gt;23&lt;/rec-number&gt;&lt;foreign-keys&gt;&lt;key app="EN" db-id="wft9w05vtzd9v1eaa2evv2xcv2d5vd2psxzt" timestamp="1419969036"&gt;23&lt;/key&gt;&lt;/foreign-keys&gt;&lt;ref-type name="Journal Article"&gt;17&lt;/ref-type&gt;&lt;contributors&gt;&lt;authors&gt;&lt;author&gt;Hulme, David&lt;/author&gt;&lt;/authors&gt;&lt;/contributors&gt;&lt;titles&gt;&lt;title&gt;Is microdebt good for poor people? A note on the dark side of microfinance&lt;/title&gt;&lt;secondary-title&gt;Small Enterprise Development&lt;/secondary-title&gt;&lt;/titles&gt;&lt;periodical&gt;&lt;full-title&gt;Small Enterprise Development&lt;/full-title&gt;&lt;/periodical&gt;&lt;pages&gt;26-28&lt;/pages&gt;&lt;volume&gt;11&lt;/volume&gt;&lt;number&gt;1&lt;/number&gt;&lt;dates&gt;&lt;year&gt;2000&lt;/year&gt;&lt;/dates&gt;&lt;isbn&gt;0957-1329&lt;/isbn&gt;&lt;urls&gt;&lt;/urls&gt;&lt;/record&gt;&lt;/Cite&gt;&lt;/EndNote&gt;</w:instrText>
      </w:r>
      <w:r w:rsidRPr="00AE59FC">
        <w:rPr>
          <w:sz w:val="24"/>
          <w:szCs w:val="24"/>
        </w:rPr>
        <w:fldChar w:fldCharType="separate"/>
      </w:r>
      <w:r w:rsidRPr="00AE59FC">
        <w:rPr>
          <w:noProof/>
          <w:sz w:val="24"/>
          <w:szCs w:val="24"/>
        </w:rPr>
        <w:t>(</w:t>
      </w:r>
      <w:hyperlink w:anchor="_ENREF_21" w:tooltip="Hulme, 2000 #23" w:history="1">
        <w:r w:rsidR="00454CB1" w:rsidRPr="00AE59FC">
          <w:rPr>
            <w:noProof/>
            <w:sz w:val="24"/>
            <w:szCs w:val="24"/>
          </w:rPr>
          <w:t>2000</w:t>
        </w:r>
      </w:hyperlink>
      <w:r w:rsidRPr="00AE59FC">
        <w:rPr>
          <w:noProof/>
          <w:sz w:val="24"/>
          <w:szCs w:val="24"/>
        </w:rPr>
        <w:t>)</w:t>
      </w:r>
      <w:r w:rsidRPr="00AE59FC">
        <w:rPr>
          <w:sz w:val="24"/>
          <w:szCs w:val="24"/>
        </w:rPr>
        <w:fldChar w:fldCharType="end"/>
      </w:r>
      <w:r w:rsidRPr="00AE59FC">
        <w:rPr>
          <w:sz w:val="24"/>
          <w:szCs w:val="24"/>
        </w:rPr>
        <w:t xml:space="preserve"> in his paper on `the dark side of microfinance’ reminds us that microcredit organisations seldom work with the poorest</w:t>
      </w:r>
      <w:r>
        <w:rPr>
          <w:sz w:val="24"/>
          <w:szCs w:val="24"/>
        </w:rPr>
        <w:t xml:space="preserve"> because</w:t>
      </w:r>
      <w:r w:rsidRPr="00AE59FC">
        <w:rPr>
          <w:sz w:val="24"/>
          <w:szCs w:val="24"/>
        </w:rPr>
        <w:t xml:space="preserve"> very poor people do not want to</w:t>
      </w:r>
      <w:r>
        <w:rPr>
          <w:sz w:val="24"/>
          <w:szCs w:val="24"/>
        </w:rPr>
        <w:t>, and cannot afford to,</w:t>
      </w:r>
      <w:r w:rsidRPr="00AE59FC">
        <w:rPr>
          <w:sz w:val="24"/>
          <w:szCs w:val="24"/>
        </w:rPr>
        <w:t xml:space="preserve"> get into debt</w:t>
      </w:r>
      <w:r w:rsidRPr="00AE59FC">
        <w:rPr>
          <w:rStyle w:val="FootnoteReference"/>
          <w:sz w:val="24"/>
          <w:szCs w:val="24"/>
        </w:rPr>
        <w:footnoteReference w:id="2"/>
      </w:r>
      <w:r w:rsidRPr="00AE59FC">
        <w:rPr>
          <w:sz w:val="24"/>
          <w:szCs w:val="24"/>
        </w:rPr>
        <w:t xml:space="preserve"> nor do they have the time and resources to sustain involvement in microfinance group activities.   The model for microfinance promoted by the Grameen Bank and similar organisations, for example, was based on women’s groups holding regular (often weekly) meetings  where members deposited low-value compulsory weekly savings and received loans, which were intended for investment in new or existing businesses (but not necessarily for consumption needs </w:t>
      </w:r>
      <w:r w:rsidRPr="00AE59FC">
        <w:rPr>
          <w:sz w:val="24"/>
          <w:szCs w:val="24"/>
        </w:rPr>
        <w:fldChar w:fldCharType="begin"/>
      </w:r>
      <w:r w:rsidRPr="00AE59FC">
        <w:rPr>
          <w:sz w:val="24"/>
          <w:szCs w:val="24"/>
        </w:rPr>
        <w:instrText xml:space="preserve"> ADDIN EN.CITE &lt;EndNote&gt;&lt;Cite&gt;&lt;Author&gt;Nourse&lt;/Author&gt;&lt;Year&gt;2001&lt;/Year&gt;&lt;RecNum&gt;50&lt;/RecNum&gt;&lt;DisplayText&gt;(Nourse 2001)&lt;/DisplayText&gt;&lt;record&gt;&lt;rec-number&gt;50&lt;/rec-number&gt;&lt;foreign-keys&gt;&lt;key app="EN" db-id="wft9w05vtzd9v1eaa2evv2xcv2d5vd2psxzt" timestamp="1420031808"&gt;50&lt;/key&gt;&lt;/foreign-keys&gt;&lt;ref-type name="Journal Article"&gt;17&lt;/ref-type&gt;&lt;contributors&gt;&lt;authors&gt;&lt;author&gt;Nourse, Timothy H&lt;/author&gt;&lt;/authors&gt;&lt;/contributors&gt;&lt;titles&gt;&lt;title&gt;The missing parts of microfinance: Services for consumption and insurance&lt;/title&gt;&lt;secondary-title&gt;SAIS Review&lt;/secondary-title&gt;&lt;/titles&gt;&lt;periodical&gt;&lt;full-title&gt;SAIS Review&lt;/full-title&gt;&lt;/periodical&gt;&lt;pages&gt;61-69&lt;/pages&gt;&lt;volume&gt;21&lt;/volume&gt;&lt;number&gt;1&lt;/number&gt;&lt;dates&gt;&lt;year&gt;2001&lt;/year&gt;&lt;/dates&gt;&lt;isbn&gt;1088-3142&lt;/isbn&gt;&lt;urls&gt;&lt;/urls&gt;&lt;/record&gt;&lt;/Cite&gt;&lt;/EndNote&gt;</w:instrText>
      </w:r>
      <w:r w:rsidRPr="00AE59FC">
        <w:rPr>
          <w:sz w:val="24"/>
          <w:szCs w:val="24"/>
        </w:rPr>
        <w:fldChar w:fldCharType="separate"/>
      </w:r>
      <w:r w:rsidRPr="00AE59FC">
        <w:rPr>
          <w:noProof/>
          <w:sz w:val="24"/>
          <w:szCs w:val="24"/>
        </w:rPr>
        <w:t>(</w:t>
      </w:r>
      <w:hyperlink w:anchor="_ENREF_39" w:tooltip="Nourse, 2001 #50" w:history="1">
        <w:r w:rsidR="00454CB1" w:rsidRPr="00AE59FC">
          <w:rPr>
            <w:noProof/>
            <w:sz w:val="24"/>
            <w:szCs w:val="24"/>
          </w:rPr>
          <w:t>Nourse 2001</w:t>
        </w:r>
      </w:hyperlink>
      <w:r w:rsidRPr="00AE59FC">
        <w:rPr>
          <w:noProof/>
          <w:sz w:val="24"/>
          <w:szCs w:val="24"/>
        </w:rPr>
        <w:t>)</w:t>
      </w:r>
      <w:r w:rsidRPr="00AE59FC">
        <w:rPr>
          <w:sz w:val="24"/>
          <w:szCs w:val="24"/>
        </w:rPr>
        <w:fldChar w:fldCharType="end"/>
      </w:r>
      <w:r w:rsidRPr="00AE59FC">
        <w:rPr>
          <w:sz w:val="24"/>
          <w:szCs w:val="24"/>
        </w:rPr>
        <w:t xml:space="preserve">), which had to be repaid in weekly instalments. Loans were secured against the track record of the borrowers and </w:t>
      </w:r>
      <w:r>
        <w:rPr>
          <w:sz w:val="24"/>
          <w:szCs w:val="24"/>
        </w:rPr>
        <w:t xml:space="preserve">with </w:t>
      </w:r>
      <w:r w:rsidRPr="00AE59FC">
        <w:rPr>
          <w:sz w:val="24"/>
          <w:szCs w:val="24"/>
        </w:rPr>
        <w:t xml:space="preserve">the support of fellow group members, sometimes with borrowers being liable for each other’s loans.  Many poorer families could not afford regular savings, or the time to attend group meetings.  In addition, existing group members </w:t>
      </w:r>
      <w:r>
        <w:rPr>
          <w:sz w:val="24"/>
          <w:szCs w:val="24"/>
        </w:rPr>
        <w:t>might</w:t>
      </w:r>
      <w:r w:rsidRPr="00AE59FC">
        <w:rPr>
          <w:sz w:val="24"/>
          <w:szCs w:val="24"/>
        </w:rPr>
        <w:t xml:space="preserve"> not welcome members who </w:t>
      </w:r>
      <w:r>
        <w:rPr>
          <w:sz w:val="24"/>
          <w:szCs w:val="24"/>
        </w:rPr>
        <w:t>are not similar to them (by socio-economic or ethnic group, for example)</w:t>
      </w:r>
      <w:r w:rsidRPr="00AE59FC">
        <w:rPr>
          <w:sz w:val="24"/>
          <w:szCs w:val="24"/>
        </w:rPr>
        <w:t xml:space="preserve"> and may pose a risk to the rest of the group </w:t>
      </w:r>
      <w:r w:rsidRPr="00AE59FC">
        <w:rPr>
          <w:sz w:val="24"/>
          <w:szCs w:val="24"/>
        </w:rPr>
        <w:fldChar w:fldCharType="begin"/>
      </w:r>
      <w:r w:rsidRPr="00AE59FC">
        <w:rPr>
          <w:sz w:val="24"/>
          <w:szCs w:val="24"/>
        </w:rPr>
        <w:instrText xml:space="preserve"> ADDIN EN.CITE &lt;EndNote&gt;&lt;Cite&gt;&lt;Author&gt;Thorp&lt;/Author&gt;&lt;Year&gt;2005&lt;/Year&gt;&lt;RecNum&gt;53&lt;/RecNum&gt;&lt;DisplayText&gt;(Thorp, Stewart, and Heyer 2005, Bosher, Penning‐Rowsell, and Tapsell 2007)&lt;/DisplayText&gt;&lt;record&gt;&lt;rec-number&gt;53&lt;/rec-number&gt;&lt;foreign-keys&gt;&lt;key app="EN" db-id="wft9w05vtzd9v1eaa2evv2xcv2d5vd2psxzt" timestamp="1420033652"&gt;53&lt;/key&gt;&lt;/foreign-keys&gt;&lt;ref-type name="Journal Article"&gt;17&lt;/ref-type&gt;&lt;contributors&gt;&lt;authors&gt;&lt;author&gt;Thorp, Rosemary&lt;/author&gt;&lt;author&gt;Stewart, Frances&lt;/author&gt;&lt;author&gt;Heyer, Amrik&lt;/author&gt;&lt;/authors&gt;&lt;/contributors&gt;&lt;titles&gt;&lt;title&gt;When and how far is group formation a route out of chronic poverty?&lt;/title&gt;&lt;secondary-title&gt;World Development&lt;/secondary-title&gt;&lt;/titles&gt;&lt;periodical&gt;&lt;full-title&gt;World development&lt;/full-title&gt;&lt;/periodical&gt;&lt;pages&gt;907-920&lt;/pages&gt;&lt;volume&gt;33&lt;/volume&gt;&lt;number&gt;6&lt;/number&gt;&lt;dates&gt;&lt;year&gt;2005&lt;/year&gt;&lt;/dates&gt;&lt;isbn&gt;0305-750X&lt;/isbn&gt;&lt;urls&gt;&lt;/urls&gt;&lt;/record&gt;&lt;/Cite&gt;&lt;Cite&gt;&lt;Author&gt;Bosher&lt;/Author&gt;&lt;Year&gt;2007&lt;/Year&gt;&lt;RecNum&gt;52&lt;/RecNum&gt;&lt;record&gt;&lt;rec-number&gt;52&lt;/rec-number&gt;&lt;foreign-keys&gt;&lt;key app="EN" db-id="wft9w05vtzd9v1eaa2evv2xcv2d5vd2psxzt" timestamp="1420032727"&gt;52&lt;/key&gt;&lt;/foreign-keys&gt;&lt;ref-type name="Journal Article"&gt;17&lt;/ref-type&gt;&lt;contributors&gt;&lt;authors&gt;&lt;author&gt;Bosher, Lee&lt;/author&gt;&lt;author&gt;Penning‐Rowsell, Edmund&lt;/author&gt;&lt;author&gt;Tapsell, Sue&lt;/author&gt;&lt;/authors&gt;&lt;/contributors&gt;&lt;titles&gt;&lt;title&gt;Resource Accessibility and Vulnerability in Andhra Pradesh: Caste and Non‐Caste Influences&lt;/title&gt;&lt;secondary-title&gt;Development and Change&lt;/secondary-title&gt;&lt;/titles&gt;&lt;periodical&gt;&lt;full-title&gt;Development and Change&lt;/full-title&gt;&lt;/periodical&gt;&lt;pages&gt;615-640&lt;/pages&gt;&lt;volume&gt;38&lt;/volume&gt;&lt;number&gt;4&lt;/number&gt;&lt;dates&gt;&lt;year&gt;2007&lt;/year&gt;&lt;/dates&gt;&lt;isbn&gt;1467-7660&lt;/isbn&gt;&lt;urls&gt;&lt;/urls&gt;&lt;/record&gt;&lt;/Cite&gt;&lt;/EndNote&gt;</w:instrText>
      </w:r>
      <w:r w:rsidRPr="00AE59FC">
        <w:rPr>
          <w:sz w:val="24"/>
          <w:szCs w:val="24"/>
        </w:rPr>
        <w:fldChar w:fldCharType="separate"/>
      </w:r>
      <w:r w:rsidRPr="00AE59FC">
        <w:rPr>
          <w:noProof/>
          <w:sz w:val="24"/>
          <w:szCs w:val="24"/>
        </w:rPr>
        <w:t>(</w:t>
      </w:r>
      <w:hyperlink w:anchor="_ENREF_54" w:tooltip="Thorp, 2005 #53" w:history="1">
        <w:r w:rsidR="00454CB1" w:rsidRPr="00AE59FC">
          <w:rPr>
            <w:noProof/>
            <w:sz w:val="24"/>
            <w:szCs w:val="24"/>
          </w:rPr>
          <w:t>Thorp, Stewart, and Heyer 2005</w:t>
        </w:r>
      </w:hyperlink>
      <w:r w:rsidRPr="00AE59FC">
        <w:rPr>
          <w:noProof/>
          <w:sz w:val="24"/>
          <w:szCs w:val="24"/>
        </w:rPr>
        <w:t xml:space="preserve">, </w:t>
      </w:r>
      <w:hyperlink w:anchor="_ENREF_11" w:tooltip="Bosher, 2007 #52" w:history="1">
        <w:r w:rsidR="00454CB1" w:rsidRPr="00AE59FC">
          <w:rPr>
            <w:noProof/>
            <w:sz w:val="24"/>
            <w:szCs w:val="24"/>
          </w:rPr>
          <w:t xml:space="preserve">Bosher, Penning‐Rowsell, </w:t>
        </w:r>
        <w:r w:rsidR="00454CB1" w:rsidRPr="00AE59FC">
          <w:rPr>
            <w:noProof/>
            <w:sz w:val="24"/>
            <w:szCs w:val="24"/>
          </w:rPr>
          <w:lastRenderedPageBreak/>
          <w:t>and Tapsell 2007</w:t>
        </w:r>
      </w:hyperlink>
      <w:r w:rsidRPr="00AE59FC">
        <w:rPr>
          <w:noProof/>
          <w:sz w:val="24"/>
          <w:szCs w:val="24"/>
        </w:rPr>
        <w:t>)</w:t>
      </w:r>
      <w:r w:rsidRPr="00AE59FC">
        <w:rPr>
          <w:sz w:val="24"/>
          <w:szCs w:val="24"/>
        </w:rPr>
        <w:fldChar w:fldCharType="end"/>
      </w:r>
      <w:r w:rsidRPr="00AE59FC">
        <w:rPr>
          <w:sz w:val="24"/>
          <w:szCs w:val="24"/>
        </w:rPr>
        <w:t xml:space="preserve">.  </w:t>
      </w:r>
      <w:r>
        <w:rPr>
          <w:sz w:val="24"/>
          <w:szCs w:val="24"/>
        </w:rPr>
        <w:t>The realisation that microfinance organisations tend to benefit the `not so poor’ rather than the poorest has led</w:t>
      </w:r>
      <w:r w:rsidRPr="00AE59FC">
        <w:rPr>
          <w:sz w:val="24"/>
          <w:szCs w:val="24"/>
        </w:rPr>
        <w:t xml:space="preserve"> over the last fifteen years </w:t>
      </w:r>
      <w:r>
        <w:rPr>
          <w:sz w:val="24"/>
          <w:szCs w:val="24"/>
        </w:rPr>
        <w:t xml:space="preserve">to </w:t>
      </w:r>
      <w:r w:rsidRPr="00AE59FC">
        <w:rPr>
          <w:sz w:val="24"/>
          <w:szCs w:val="24"/>
        </w:rPr>
        <w:t>considerable efforts in Bangladesh, India and elsewhere, to develop</w:t>
      </w:r>
      <w:r>
        <w:rPr>
          <w:sz w:val="24"/>
          <w:szCs w:val="24"/>
        </w:rPr>
        <w:t xml:space="preserve"> interventions which may include some elements of</w:t>
      </w:r>
      <w:r w:rsidRPr="00AE59FC">
        <w:rPr>
          <w:sz w:val="24"/>
          <w:szCs w:val="24"/>
        </w:rPr>
        <w:t xml:space="preserve"> savings and credit which are sensitive to the needs of the very poor </w:t>
      </w:r>
      <w:r w:rsidRPr="00AE59FC">
        <w:rPr>
          <w:sz w:val="24"/>
          <w:szCs w:val="24"/>
        </w:rPr>
        <w:fldChar w:fldCharType="begin"/>
      </w:r>
      <w:r w:rsidRPr="00AE59FC">
        <w:rPr>
          <w:sz w:val="24"/>
          <w:szCs w:val="24"/>
        </w:rPr>
        <w:instrText xml:space="preserve"> ADDIN EN.CITE &lt;EndNote&gt;&lt;Cite&gt;&lt;Author&gt;Matin&lt;/Author&gt;&lt;Year&gt;2003&lt;/Year&gt;&lt;RecNum&gt;12&lt;/RecNum&gt;&lt;DisplayText&gt;(Matin and Hulme 2003, Hulme and Moore 2007)&lt;/DisplayText&gt;&lt;record&gt;&lt;rec-number&gt;12&lt;/rec-number&gt;&lt;foreign-keys&gt;&lt;key app="EN" db-id="wft9w05vtzd9v1eaa2evv2xcv2d5vd2psxzt" timestamp="1419852758"&gt;12&lt;/key&gt;&lt;/foreign-keys&gt;&lt;ref-type name="Journal Article"&gt;17&lt;/ref-type&gt;&lt;contributors&gt;&lt;authors&gt;&lt;author&gt;Matin, Imran&lt;/author&gt;&lt;author&gt;Hulme, David&lt;/author&gt;&lt;/authors&gt;&lt;/contributors&gt;&lt;titles&gt;&lt;title&gt;Programs for the Poorest: Learning from the IGVGD Program in Bangladesh&lt;/title&gt;&lt;secondary-title&gt;World Development&lt;/secondary-title&gt;&lt;/titles&gt;&lt;periodical&gt;&lt;full-title&gt;World development&lt;/full-title&gt;&lt;/periodical&gt;&lt;pages&gt;647-665&lt;/pages&gt;&lt;volume&gt;31&lt;/volume&gt;&lt;number&gt;3&lt;/number&gt;&lt;dates&gt;&lt;year&gt;2003&lt;/year&gt;&lt;/dates&gt;&lt;isbn&gt;0305-750X&lt;/isbn&gt;&lt;urls&gt;&lt;/urls&gt;&lt;/record&gt;&lt;/Cite&gt;&lt;Cite&gt;&lt;Author&gt;Hulme&lt;/Author&gt;&lt;Year&gt;2007&lt;/Year&gt;&lt;RecNum&gt;13&lt;/RecNum&gt;&lt;record&gt;&lt;rec-number&gt;13&lt;/rec-number&gt;&lt;foreign-keys&gt;&lt;key app="EN" db-id="wft9w05vtzd9v1eaa2evv2xcv2d5vd2psxzt" timestamp="1419852829"&gt;13&lt;/key&gt;&lt;/foreign-keys&gt;&lt;ref-type name="Journal Article"&gt;17&lt;/ref-type&gt;&lt;contributors&gt;&lt;authors&gt;&lt;author&gt;Hulme, David&lt;/author&gt;&lt;author&gt;Moore, Karen&lt;/author&gt;&lt;/authors&gt;&lt;/contributors&gt;&lt;titles&gt;&lt;title&gt;Assisting the poorest in Bangladesh: Learning from BRAC&amp;apos;s&amp;apos; Targeting the Ultra Poor&amp;apos;Programme&lt;/title&gt;&lt;secondary-title&gt;Brooks World Poverty Institute Working Paper&lt;/secondary-title&gt;&lt;/titles&gt;&lt;periodical&gt;&lt;full-title&gt;Brooks World Poverty Institute Working Paper&lt;/full-title&gt;&lt;/periodical&gt;&lt;number&gt;01&lt;/number&gt;&lt;dates&gt;&lt;year&gt;2007&lt;/year&gt;&lt;/dates&gt;&lt;urls&gt;&lt;/urls&gt;&lt;/record&gt;&lt;/Cite&gt;&lt;/EndNote&gt;</w:instrText>
      </w:r>
      <w:r w:rsidRPr="00AE59FC">
        <w:rPr>
          <w:sz w:val="24"/>
          <w:szCs w:val="24"/>
        </w:rPr>
        <w:fldChar w:fldCharType="separate"/>
      </w:r>
      <w:r w:rsidRPr="00AE59FC">
        <w:rPr>
          <w:noProof/>
          <w:sz w:val="24"/>
          <w:szCs w:val="24"/>
        </w:rPr>
        <w:t>(</w:t>
      </w:r>
      <w:hyperlink w:anchor="_ENREF_34" w:tooltip="Matin, 2003 #12" w:history="1">
        <w:r w:rsidR="00454CB1" w:rsidRPr="00AE59FC">
          <w:rPr>
            <w:noProof/>
            <w:sz w:val="24"/>
            <w:szCs w:val="24"/>
          </w:rPr>
          <w:t>Matin and Hulme 2003</w:t>
        </w:r>
      </w:hyperlink>
      <w:r w:rsidRPr="00AE59FC">
        <w:rPr>
          <w:noProof/>
          <w:sz w:val="24"/>
          <w:szCs w:val="24"/>
        </w:rPr>
        <w:t xml:space="preserve">, </w:t>
      </w:r>
      <w:hyperlink w:anchor="_ENREF_23" w:tooltip="Hulme, 2007 #13" w:history="1">
        <w:r w:rsidR="00454CB1" w:rsidRPr="00AE59FC">
          <w:rPr>
            <w:noProof/>
            <w:sz w:val="24"/>
            <w:szCs w:val="24"/>
          </w:rPr>
          <w:t>Hulme and Moore 2007</w:t>
        </w:r>
      </w:hyperlink>
      <w:r w:rsidRPr="00AE59FC">
        <w:rPr>
          <w:noProof/>
          <w:sz w:val="24"/>
          <w:szCs w:val="24"/>
        </w:rPr>
        <w:t>)</w:t>
      </w:r>
      <w:r w:rsidRPr="00AE59FC">
        <w:rPr>
          <w:sz w:val="24"/>
          <w:szCs w:val="24"/>
        </w:rPr>
        <w:fldChar w:fldCharType="end"/>
      </w:r>
      <w:r>
        <w:rPr>
          <w:sz w:val="24"/>
          <w:szCs w:val="24"/>
        </w:rPr>
        <w:t>.  Even for those who are not the poorest</w:t>
      </w:r>
      <w:r w:rsidRPr="00AE59FC">
        <w:rPr>
          <w:sz w:val="24"/>
          <w:szCs w:val="24"/>
        </w:rPr>
        <w:t xml:space="preserve"> the necessity of ensuring repayments (with, as the sector has become increasingly commercialised, interest repayments </w:t>
      </w:r>
      <w:r w:rsidRPr="00AE59FC">
        <w:rPr>
          <w:sz w:val="24"/>
          <w:szCs w:val="24"/>
        </w:rPr>
        <w:fldChar w:fldCharType="begin"/>
      </w:r>
      <w:r w:rsidRPr="00AE59FC">
        <w:rPr>
          <w:sz w:val="24"/>
          <w:szCs w:val="24"/>
        </w:rPr>
        <w:instrText xml:space="preserve"> ADDIN EN.CITE &lt;EndNote&gt;&lt;Cite&gt;&lt;Author&gt;Stewart&lt;/Author&gt;&lt;Year&gt;2010&lt;/Year&gt;&lt;RecNum&gt;44&lt;/RecNum&gt;&lt;DisplayText&gt;(Stewart et al. 2010)&lt;/DisplayText&gt;&lt;record&gt;&lt;rec-number&gt;44&lt;/rec-number&gt;&lt;foreign-keys&gt;&lt;key app="EN" db-id="wft9w05vtzd9v1eaa2evv2xcv2d5vd2psxzt" timestamp="1420022716"&gt;44&lt;/key&gt;&lt;/foreign-keys&gt;&lt;ref-type name="Report"&gt;27&lt;/ref-type&gt;&lt;contributors&gt;&lt;authors&gt;&lt;author&gt;Stewart, Ruth&lt;/author&gt;&lt;author&gt;van Rooyen, Carina&lt;/author&gt;&lt;author&gt;Dickson, Kelly&lt;/author&gt;&lt;author&gt;Majoro, Mabolaeng&lt;/author&gt;&lt;author&gt;de Wet, Thea&lt;/author&gt;&lt;/authors&gt;&lt;/contributors&gt;&lt;titles&gt;&lt;title&gt;What is the impact of microfinance on poor people?: a systematic review of evidence from sub-Saharan Africa&lt;/title&gt;&lt;secondary-title&gt;Technical Report&lt;/secondary-title&gt;&lt;/titles&gt;&lt;dates&gt;&lt;year&gt;2010&lt;/year&gt;&lt;/dates&gt;&lt;pub-location&gt;London&lt;/pub-location&gt;&lt;publisher&gt;Social Science Research Unit, Institute of Education, University of London&lt;/publisher&gt;&lt;isbn&gt;1907345043&lt;/isbn&gt;&lt;urls&gt;&lt;/urls&gt;&lt;/record&gt;&lt;/Cite&gt;&lt;/EndNote&gt;</w:instrText>
      </w:r>
      <w:r w:rsidRPr="00AE59FC">
        <w:rPr>
          <w:sz w:val="24"/>
          <w:szCs w:val="24"/>
        </w:rPr>
        <w:fldChar w:fldCharType="separate"/>
      </w:r>
      <w:r w:rsidRPr="00AE59FC">
        <w:rPr>
          <w:noProof/>
          <w:sz w:val="24"/>
          <w:szCs w:val="24"/>
        </w:rPr>
        <w:t>(</w:t>
      </w:r>
      <w:hyperlink w:anchor="_ENREF_51" w:tooltip="Stewart, 2010 #44" w:history="1">
        <w:r w:rsidR="00454CB1" w:rsidRPr="00AE59FC">
          <w:rPr>
            <w:noProof/>
            <w:sz w:val="24"/>
            <w:szCs w:val="24"/>
          </w:rPr>
          <w:t>Stewart et al. 2010</w:t>
        </w:r>
      </w:hyperlink>
      <w:r w:rsidRPr="00AE59FC">
        <w:rPr>
          <w:noProof/>
          <w:sz w:val="24"/>
          <w:szCs w:val="24"/>
        </w:rPr>
        <w:t>)</w:t>
      </w:r>
      <w:r w:rsidRPr="00AE59FC">
        <w:rPr>
          <w:sz w:val="24"/>
          <w:szCs w:val="24"/>
        </w:rPr>
        <w:fldChar w:fldCharType="end"/>
      </w:r>
      <w:r w:rsidRPr="00AE59FC">
        <w:rPr>
          <w:sz w:val="24"/>
          <w:szCs w:val="24"/>
        </w:rPr>
        <w:t xml:space="preserve">) </w:t>
      </w:r>
      <w:r>
        <w:rPr>
          <w:sz w:val="24"/>
          <w:szCs w:val="24"/>
        </w:rPr>
        <w:t xml:space="preserve">can place enormous pressure on individuals who may easily slip back into chronic or extreme poverty </w:t>
      </w:r>
      <w:r>
        <w:rPr>
          <w:sz w:val="24"/>
          <w:szCs w:val="24"/>
        </w:rPr>
        <w:fldChar w:fldCharType="begin"/>
      </w:r>
      <w:r>
        <w:rPr>
          <w:sz w:val="24"/>
          <w:szCs w:val="24"/>
        </w:rPr>
        <w:instrText xml:space="preserve"> ADDIN EN.CITE &lt;EndNote&gt;&lt;Cite&gt;&lt;Author&gt;Hulme&lt;/Author&gt;&lt;Year&gt;2001&lt;/Year&gt;&lt;RecNum&gt;62&lt;/RecNum&gt;&lt;DisplayText&gt;(Hulme, Moore, and Shepherd 2001)&lt;/DisplayText&gt;&lt;record&gt;&lt;rec-number&gt;62&lt;/rec-number&gt;&lt;foreign-keys&gt;&lt;key app="EN" db-id="wft9w05vtzd9v1eaa2evv2xcv2d5vd2psxzt" timestamp="1420048821"&gt;62&lt;/key&gt;&lt;/foreign-keys&gt;&lt;ref-type name="Book"&gt;6&lt;/ref-type&gt;&lt;contributors&gt;&lt;authors&gt;&lt;author&gt;Hulme, David&lt;/author&gt;&lt;author&gt;Moore, Karen&lt;/author&gt;&lt;author&gt;Shepherd, Andrew&lt;/author&gt;&lt;/authors&gt;&lt;/contributors&gt;&lt;titles&gt;&lt;title&gt;Chronic poverty: meanings and analytical frameworks&lt;/title&gt;&lt;/titles&gt;&lt;dates&gt;&lt;year&gt;2001&lt;/year&gt;&lt;/dates&gt;&lt;pub-location&gt;Manchester&lt;/pub-location&gt;&lt;publisher&gt;Chronic Poverty Research Centre Manchester, United Kingdom&lt;/publisher&gt;&lt;isbn&gt;190404901X&lt;/isbn&gt;&lt;urls&gt;&lt;/urls&gt;&lt;/record&gt;&lt;/Cite&gt;&lt;/EndNote&gt;</w:instrText>
      </w:r>
      <w:r>
        <w:rPr>
          <w:sz w:val="24"/>
          <w:szCs w:val="24"/>
        </w:rPr>
        <w:fldChar w:fldCharType="separate"/>
      </w:r>
      <w:r>
        <w:rPr>
          <w:noProof/>
          <w:sz w:val="24"/>
          <w:szCs w:val="24"/>
        </w:rPr>
        <w:t>(</w:t>
      </w:r>
      <w:hyperlink w:anchor="_ENREF_24" w:tooltip="Hulme, 2001 #62" w:history="1">
        <w:r w:rsidR="00454CB1">
          <w:rPr>
            <w:noProof/>
            <w:sz w:val="24"/>
            <w:szCs w:val="24"/>
          </w:rPr>
          <w:t>Hulme, Moore, and Shepherd 2001</w:t>
        </w:r>
      </w:hyperlink>
      <w:r>
        <w:rPr>
          <w:noProof/>
          <w:sz w:val="24"/>
          <w:szCs w:val="24"/>
        </w:rPr>
        <w:t>)</w:t>
      </w:r>
      <w:r>
        <w:rPr>
          <w:sz w:val="24"/>
          <w:szCs w:val="24"/>
        </w:rPr>
        <w:fldChar w:fldCharType="end"/>
      </w:r>
      <w:r w:rsidRPr="00AE59FC">
        <w:rPr>
          <w:sz w:val="24"/>
          <w:szCs w:val="24"/>
        </w:rPr>
        <w:t xml:space="preserve">.  </w:t>
      </w:r>
      <w:r>
        <w:rPr>
          <w:sz w:val="24"/>
          <w:szCs w:val="24"/>
        </w:rPr>
        <w:t>If a microfinance intervention is coupled with a health or education project, people who drop out of, or have never been a part of, the microfinance initiative may also not access related components.</w:t>
      </w:r>
    </w:p>
    <w:p w:rsidR="00D42F51" w:rsidRDefault="00D42F51" w:rsidP="00AE59FC">
      <w:pPr>
        <w:spacing w:line="480" w:lineRule="auto"/>
        <w:rPr>
          <w:sz w:val="24"/>
          <w:szCs w:val="24"/>
        </w:rPr>
      </w:pPr>
    </w:p>
    <w:p w:rsidR="00D87FBF" w:rsidRDefault="007939A7" w:rsidP="00D87FBF">
      <w:pPr>
        <w:spacing w:line="480" w:lineRule="auto"/>
        <w:rPr>
          <w:sz w:val="24"/>
          <w:szCs w:val="24"/>
        </w:rPr>
      </w:pPr>
      <w:r>
        <w:rPr>
          <w:sz w:val="24"/>
          <w:szCs w:val="24"/>
        </w:rPr>
        <w:t xml:space="preserve">Microfinance is also seen as a tool for women’s empowerment.  As Rankin </w:t>
      </w:r>
      <w:r>
        <w:rPr>
          <w:sz w:val="24"/>
          <w:szCs w:val="24"/>
        </w:rPr>
        <w:fldChar w:fldCharType="begin"/>
      </w:r>
      <w:r>
        <w:rPr>
          <w:sz w:val="24"/>
          <w:szCs w:val="24"/>
        </w:rPr>
        <w:instrText xml:space="preserve"> ADDIN EN.CITE &lt;EndNote&gt;&lt;Cite ExcludeAuth="1"&gt;&lt;Author&gt;Rankin&lt;/Author&gt;&lt;Year&gt;2002&lt;/Year&gt;&lt;RecNum&gt;63&lt;/RecNum&gt;&lt;Pages&gt;2&lt;/Pages&gt;&lt;DisplayText&gt;(2002, 2)&lt;/DisplayText&gt;&lt;record&gt;&lt;rec-number&gt;63&lt;/rec-number&gt;&lt;foreign-keys&gt;&lt;key app="EN" db-id="wft9w05vtzd9v1eaa2evv2xcv2d5vd2psxzt" timestamp="1428127268"&gt;63&lt;/key&gt;&lt;/foreign-keys&gt;&lt;ref-type name="Journal Article"&gt;17&lt;/ref-type&gt;&lt;contributors&gt;&lt;authors&gt;&lt;author&gt;Rankin, Katherine N&lt;/author&gt;&lt;/authors&gt;&lt;/contributors&gt;&lt;titles&gt;&lt;title&gt;Social capital, microfinance, and the politics of development&lt;/title&gt;&lt;secondary-title&gt;Feminist Economics&lt;/secondary-title&gt;&lt;/titles&gt;&lt;periodical&gt;&lt;full-title&gt;Feminist economics&lt;/full-title&gt;&lt;/periodical&gt;&lt;pages&gt;1-24&lt;/pages&gt;&lt;volume&gt;8&lt;/volume&gt;&lt;number&gt;1&lt;/number&gt;&lt;dates&gt;&lt;year&gt;2002&lt;/year&gt;&lt;/dates&gt;&lt;isbn&gt;1354-5701&lt;/isbn&gt;&lt;urls&gt;&lt;/urls&gt;&lt;/record&gt;&lt;/Cite&gt;&lt;/EndNote&gt;</w:instrText>
      </w:r>
      <w:r>
        <w:rPr>
          <w:sz w:val="24"/>
          <w:szCs w:val="24"/>
        </w:rPr>
        <w:fldChar w:fldCharType="separate"/>
      </w:r>
      <w:r>
        <w:rPr>
          <w:noProof/>
          <w:sz w:val="24"/>
          <w:szCs w:val="24"/>
        </w:rPr>
        <w:t>(</w:t>
      </w:r>
      <w:hyperlink w:anchor="_ENREF_44" w:tooltip="Rankin, 2002 #63" w:history="1">
        <w:r w:rsidR="00454CB1">
          <w:rPr>
            <w:noProof/>
            <w:sz w:val="24"/>
            <w:szCs w:val="24"/>
          </w:rPr>
          <w:t>2002, 2</w:t>
        </w:r>
      </w:hyperlink>
      <w:r>
        <w:rPr>
          <w:noProof/>
          <w:sz w:val="24"/>
          <w:szCs w:val="24"/>
        </w:rPr>
        <w:t>)</w:t>
      </w:r>
      <w:r>
        <w:rPr>
          <w:sz w:val="24"/>
          <w:szCs w:val="24"/>
        </w:rPr>
        <w:fldChar w:fldCharType="end"/>
      </w:r>
      <w:r>
        <w:rPr>
          <w:sz w:val="24"/>
          <w:szCs w:val="24"/>
        </w:rPr>
        <w:t xml:space="preserve"> </w:t>
      </w:r>
      <w:r w:rsidR="00D87FBF">
        <w:rPr>
          <w:sz w:val="24"/>
          <w:szCs w:val="24"/>
        </w:rPr>
        <w:t>observes the:</w:t>
      </w:r>
    </w:p>
    <w:p w:rsidR="00D87FBF" w:rsidRPr="00D87FBF" w:rsidRDefault="00D87FBF" w:rsidP="00D87FBF">
      <w:pPr>
        <w:spacing w:line="480" w:lineRule="auto"/>
        <w:ind w:left="567"/>
        <w:rPr>
          <w:sz w:val="24"/>
          <w:szCs w:val="24"/>
        </w:rPr>
      </w:pPr>
      <w:r w:rsidRPr="00454CB1">
        <w:rPr>
          <w:rFonts w:cs="RealpageBAS6"/>
          <w:sz w:val="24"/>
          <w:szCs w:val="24"/>
        </w:rPr>
        <w:t>rhetoric of “solidarity” implies that women who participate in group lending will identify collectively to resist their common oppression […] Yet in practice, the financial imperatives for sustainability often lead microfinance programs to engage the collective only in the most instrumental manner – reducing administrative costs and motivating repayment – at the expense of the more time-consuming processes of consciousness-raising and empowerment. Mere participation in the group borrowing process is often considered a proxy for empowerment, and assumed to generate ample quantities of social capital (in the liberal sense of the term).</w:t>
      </w:r>
    </w:p>
    <w:p w:rsidR="007939A7" w:rsidRDefault="00D87FBF" w:rsidP="00AE59FC">
      <w:pPr>
        <w:spacing w:line="480" w:lineRule="auto"/>
        <w:rPr>
          <w:sz w:val="24"/>
          <w:szCs w:val="24"/>
        </w:rPr>
      </w:pPr>
      <w:r>
        <w:rPr>
          <w:sz w:val="24"/>
          <w:szCs w:val="24"/>
        </w:rPr>
        <w:lastRenderedPageBreak/>
        <w:t xml:space="preserve">Rankin goes on to show through case material from Nepal how women’s groups formed to access microfinance fit within existing gender hierarchies, and are not vehicles for social transformation.  Others have made similar observations </w:t>
      </w:r>
      <w:r>
        <w:rPr>
          <w:sz w:val="24"/>
          <w:szCs w:val="24"/>
        </w:rPr>
        <w:fldChar w:fldCharType="begin">
          <w:fldData xml:space="preserve">PEVuZE5vdGU+PENpdGU+PEF1dGhvcj5CYWxsYXJkPC9BdXRob3I+PFllYXI+MjAxMzwvWWVhcj48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</w:fldData>
        </w:fldChar>
      </w:r>
      <w:r>
        <w:rPr>
          <w:sz w:val="24"/>
          <w:szCs w:val="24"/>
        </w:rPr>
        <w:instrText xml:space="preserve"> ADDIN EN.CITE </w:instrText>
      </w:r>
      <w:r>
        <w:rPr>
          <w:sz w:val="24"/>
          <w:szCs w:val="24"/>
        </w:rPr>
        <w:fldChar w:fldCharType="begin">
          <w:fldData xml:space="preserve">PEVuZE5vdGU+PENpdGU+PEF1dGhvcj5CYWxsYXJkPC9BdXRob3I+PFllYXI+MjAxMzwvWWVhcj48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4" w:tooltip="Ballard, 2013 #64" w:history="1">
        <w:r w:rsidR="00454CB1">
          <w:rPr>
            <w:noProof/>
            <w:sz w:val="24"/>
            <w:szCs w:val="24"/>
          </w:rPr>
          <w:t>Ballard 2013</w:t>
        </w:r>
      </w:hyperlink>
      <w:r>
        <w:rPr>
          <w:noProof/>
          <w:sz w:val="24"/>
          <w:szCs w:val="24"/>
        </w:rPr>
        <w:t xml:space="preserve">, </w:t>
      </w:r>
      <w:hyperlink w:anchor="_ENREF_14" w:tooltip="D'espallier, 2013 #65" w:history="1">
        <w:r w:rsidR="00454CB1">
          <w:rPr>
            <w:noProof/>
            <w:sz w:val="24"/>
            <w:szCs w:val="24"/>
          </w:rPr>
          <w:t>D'espallier, Guerin, and Mersland 2013</w:t>
        </w:r>
      </w:hyperlink>
      <w:r>
        <w:rPr>
          <w:noProof/>
          <w:sz w:val="24"/>
          <w:szCs w:val="24"/>
        </w:rPr>
        <w:t xml:space="preserve">, </w:t>
      </w:r>
      <w:hyperlink w:anchor="_ENREF_19" w:tooltip="Fouillet, 2013 #66" w:history="1">
        <w:r w:rsidR="00454CB1">
          <w:rPr>
            <w:noProof/>
            <w:sz w:val="24"/>
            <w:szCs w:val="24"/>
          </w:rPr>
          <w:t>Fouillet et al. 2013</w:t>
        </w:r>
      </w:hyperlink>
      <w:r>
        <w:rPr>
          <w:noProof/>
          <w:sz w:val="24"/>
          <w:szCs w:val="24"/>
        </w:rPr>
        <w:t>)</w:t>
      </w:r>
      <w:r>
        <w:rPr>
          <w:sz w:val="24"/>
          <w:szCs w:val="24"/>
        </w:rPr>
        <w:fldChar w:fldCharType="end"/>
      </w:r>
      <w:r w:rsidR="009655FF">
        <w:rPr>
          <w:sz w:val="24"/>
          <w:szCs w:val="24"/>
        </w:rPr>
        <w:t xml:space="preserve">, urging caution over claims that poor people’s (particularly women’s) engagement in micro-credit programmes will necessarily be a catalyst for social change.  Indeed, prevailing power structures, influenced by politics, history and societal norms, are not easily transformed by a financial intervention targeting poor people.  More likely that intervention will contained within </w:t>
      </w:r>
      <w:r w:rsidR="008978CD">
        <w:rPr>
          <w:sz w:val="24"/>
          <w:szCs w:val="24"/>
        </w:rPr>
        <w:t xml:space="preserve">and shaped by </w:t>
      </w:r>
      <w:r w:rsidR="009655FF">
        <w:rPr>
          <w:sz w:val="24"/>
          <w:szCs w:val="24"/>
        </w:rPr>
        <w:t xml:space="preserve">those existing structures. </w:t>
      </w:r>
    </w:p>
    <w:p w:rsidR="007E7958" w:rsidRDefault="00D42F51" w:rsidP="00AE59FC">
      <w:pPr>
        <w:spacing w:line="480" w:lineRule="auto"/>
        <w:rPr>
          <w:sz w:val="24"/>
          <w:szCs w:val="24"/>
        </w:rPr>
      </w:pPr>
      <w:r w:rsidRPr="00AE59FC">
        <w:rPr>
          <w:sz w:val="24"/>
          <w:szCs w:val="24"/>
        </w:rPr>
        <w:t xml:space="preserve">I </w:t>
      </w:r>
      <w:r w:rsidR="009655FF">
        <w:rPr>
          <w:sz w:val="24"/>
          <w:szCs w:val="24"/>
        </w:rPr>
        <w:t xml:space="preserve">now </w:t>
      </w:r>
      <w:r w:rsidRPr="00AE59FC">
        <w:rPr>
          <w:sz w:val="24"/>
          <w:szCs w:val="24"/>
        </w:rPr>
        <w:t xml:space="preserve">want to return to the </w:t>
      </w:r>
      <w:r w:rsidR="007773C5">
        <w:rPr>
          <w:sz w:val="24"/>
          <w:szCs w:val="24"/>
        </w:rPr>
        <w:t xml:space="preserve">discussion of the </w:t>
      </w:r>
      <w:r w:rsidRPr="00AE59FC">
        <w:rPr>
          <w:sz w:val="24"/>
          <w:szCs w:val="24"/>
        </w:rPr>
        <w:t xml:space="preserve">development of HIV prevention initiatives and microfinance.  The Intervention with Microfinance for AIDS and Gender Equity (IMAGE) study in South Africa was a `poverty focused microfinance initiative that targeted the poorest women in communities with a participatory curriculum of gender and HIV education’ </w:t>
      </w:r>
      <w:r w:rsidRPr="00AE59FC">
        <w:rPr>
          <w:sz w:val="24"/>
          <w:szCs w:val="24"/>
        </w:rPr>
        <w:fldChar w:fldCharType="begin"/>
      </w:r>
      <w:r w:rsidRPr="00AE59FC">
        <w:rPr>
          <w:sz w:val="24"/>
          <w:szCs w:val="24"/>
        </w:rPr>
        <w:instrText xml:space="preserve"> ADDIN EN.CITE &lt;EndNote&gt;&lt;Cite&gt;&lt;Author&gt;Pronyk&lt;/Author&gt;&lt;Year&gt;2006&lt;/Year&gt;&lt;RecNum&gt;15&lt;/RecNum&gt;&lt;Pages&gt;1973&lt;/Pages&gt;&lt;DisplayText&gt;(Pronyk et al. 2006, 1973)&lt;/DisplayText&gt;&lt;record&gt;&lt;rec-number&gt;15&lt;/rec-number&gt;&lt;foreign-keys&gt;&lt;key app="EN" db-id="wft9w05vtzd9v1eaa2evv2xcv2d5vd2psxzt" timestamp="1419858991"&gt;15&lt;/key&gt;&lt;/foreign-keys&gt;&lt;ref-type name="Journal Article"&gt;17&lt;/ref-type&gt;&lt;contributors&gt;&lt;authors&gt;&lt;author&gt;Pronyk, Paul M&lt;/author&gt;&lt;author&gt;Hargreaves, James R&lt;/author&gt;&lt;author&gt;Kim, Julia C&lt;/author&gt;&lt;author&gt;Morison, Linda A&lt;/author&gt;&lt;author&gt;Phetla, Godfrey&lt;/author&gt;&lt;author&gt;Watts, Charlotte&lt;/author&gt;&lt;author&gt;Busza, Joanna&lt;/author&gt;&lt;author&gt;Porter, John DH&lt;/author&gt;&lt;/authors&gt;&lt;/contributors&gt;&lt;titles&gt;&lt;title&gt;Effect of a structural intervention for the prevention of intimate-partner violence and HIV in rural South Africa: a cluster randomised trial&lt;/title&gt;&lt;secondary-title&gt;The Lancet&lt;/secondary-title&gt;&lt;/titles&gt;&lt;periodical&gt;&lt;full-title&gt;The lancet&lt;/full-title&gt;&lt;/periodical&gt;&lt;pages&gt;1973-1983&lt;/pages&gt;&lt;volume&gt;368&lt;/volume&gt;&lt;number&gt;9551&lt;/number&gt;&lt;dates&gt;&lt;year&gt;2006&lt;/year&gt;&lt;/dates&gt;&lt;isbn&gt;0140-6736&lt;/isbn&gt;&lt;urls&gt;&lt;/urls&gt;&lt;/record&gt;&lt;/Cite&gt;&lt;/EndNote&gt;</w:instrText>
      </w:r>
      <w:r w:rsidRPr="00AE59FC">
        <w:rPr>
          <w:sz w:val="24"/>
          <w:szCs w:val="24"/>
        </w:rPr>
        <w:fldChar w:fldCharType="separate"/>
      </w:r>
      <w:r w:rsidRPr="00AE59FC">
        <w:rPr>
          <w:noProof/>
          <w:sz w:val="24"/>
          <w:szCs w:val="24"/>
        </w:rPr>
        <w:t>(</w:t>
      </w:r>
      <w:hyperlink w:anchor="_ENREF_42" w:tooltip="Pronyk, 2006 #15" w:history="1">
        <w:r w:rsidR="00454CB1" w:rsidRPr="00AE59FC">
          <w:rPr>
            <w:noProof/>
            <w:sz w:val="24"/>
            <w:szCs w:val="24"/>
          </w:rPr>
          <w:t>Pronyk et al. 2006, 1973</w:t>
        </w:r>
      </w:hyperlink>
      <w:r w:rsidRPr="00AE59FC">
        <w:rPr>
          <w:noProof/>
          <w:sz w:val="24"/>
          <w:szCs w:val="24"/>
        </w:rPr>
        <w:t>)</w:t>
      </w:r>
      <w:r w:rsidRPr="00AE59FC">
        <w:rPr>
          <w:sz w:val="24"/>
          <w:szCs w:val="24"/>
        </w:rPr>
        <w:fldChar w:fldCharType="end"/>
      </w:r>
      <w:r w:rsidRPr="00AE59FC">
        <w:rPr>
          <w:sz w:val="24"/>
          <w:szCs w:val="24"/>
        </w:rPr>
        <w:t xml:space="preserve">.  This project was reported to have led </w:t>
      </w:r>
      <w:r w:rsidR="007773C5">
        <w:rPr>
          <w:sz w:val="24"/>
          <w:szCs w:val="24"/>
        </w:rPr>
        <w:t xml:space="preserve">to </w:t>
      </w:r>
      <w:r w:rsidRPr="00AE59FC">
        <w:rPr>
          <w:sz w:val="24"/>
          <w:szCs w:val="24"/>
        </w:rPr>
        <w:t>reductions in intimate partner vio</w:t>
      </w:r>
      <w:r w:rsidR="00495C20" w:rsidRPr="00AE59FC">
        <w:rPr>
          <w:sz w:val="24"/>
          <w:szCs w:val="24"/>
        </w:rPr>
        <w:t xml:space="preserve">lence among participants, but </w:t>
      </w:r>
      <w:r w:rsidR="007773C5">
        <w:rPr>
          <w:sz w:val="24"/>
          <w:szCs w:val="24"/>
        </w:rPr>
        <w:t xml:space="preserve">had </w:t>
      </w:r>
      <w:r w:rsidR="00495C20" w:rsidRPr="00AE59FC">
        <w:rPr>
          <w:sz w:val="24"/>
          <w:szCs w:val="24"/>
        </w:rPr>
        <w:t>less impact</w:t>
      </w:r>
      <w:r w:rsidRPr="00AE59FC">
        <w:rPr>
          <w:sz w:val="24"/>
          <w:szCs w:val="24"/>
        </w:rPr>
        <w:t xml:space="preserve"> on rates of unprotected sexual intercourse or HIV incidence.</w:t>
      </w:r>
      <w:r w:rsidR="00495C20" w:rsidRPr="00AE59FC">
        <w:rPr>
          <w:sz w:val="24"/>
          <w:szCs w:val="24"/>
        </w:rPr>
        <w:t xml:space="preserve"> Secondary analysis of the data did show evidence of an impact of the intervention on the sexual behaviour of young women </w:t>
      </w:r>
      <w:r w:rsidR="00495C20" w:rsidRPr="00AE59FC">
        <w:rPr>
          <w:sz w:val="24"/>
          <w:szCs w:val="24"/>
        </w:rPr>
        <w:fldChar w:fldCharType="begin"/>
      </w:r>
      <w:r w:rsidR="00495C20" w:rsidRPr="00AE59FC">
        <w:rPr>
          <w:sz w:val="24"/>
          <w:szCs w:val="24"/>
        </w:rPr>
        <w:instrText xml:space="preserve"> ADDIN EN.CITE &lt;EndNote&gt;&lt;Cite&gt;&lt;Author&gt;Pronyk&lt;/Author&gt;&lt;Year&gt;2008&lt;/Year&gt;&lt;RecNum&gt;16&lt;/RecNum&gt;&lt;DisplayText&gt;(Pronyk et al. 2008)&lt;/DisplayText&gt;&lt;record&gt;&lt;rec-number&gt;16&lt;/rec-number&gt;&lt;foreign-keys&gt;&lt;key app="EN" db-id="wft9w05vtzd9v1eaa2evv2xcv2d5vd2psxzt" timestamp="1420025131"&gt;16&lt;/key&gt;&lt;key app="ENWeb" db-id=""&gt;0&lt;/key&gt;&lt;/foreign-keys&gt;&lt;ref-type name="Journal Article"&gt;17&lt;/ref-type&gt;&lt;contributors&gt;&lt;authors&gt;&lt;author&gt;Pronyk, Paul M&lt;/author&gt;&lt;author&gt;Kim, Julia C&lt;/author&gt;&lt;author&gt;Abramsky, Tanya&lt;/author&gt;&lt;author&gt;Phetla, Godfrey&lt;/author&gt;&lt;author&gt;Hargreaves, James R&lt;/author&gt;&lt;author&gt;Morison, Linda A&lt;/author&gt;&lt;author&gt;Watts, Charlotte&lt;/author&gt;&lt;author&gt;Busza, Joanna&lt;/author&gt;&lt;author&gt;Porter, John DH&lt;/author&gt;&lt;/authors&gt;&lt;/contributors&gt;&lt;titles&gt;&lt;title&gt;A combined microfinance and training intervention can reduce HIV risk behaviour in young female participants&lt;/title&gt;&lt;secondary-title&gt;AIDS&lt;/secondary-title&gt;&lt;/titles&gt;&lt;periodical&gt;&lt;full-title&gt;Aids&lt;/full-title&gt;&lt;/periodical&gt;&lt;pages&gt;1659-1665&lt;/pages&gt;&lt;volume&gt;22&lt;/volume&gt;&lt;number&gt;13&lt;/number&gt;&lt;dates&gt;&lt;year&gt;2008&lt;/year&gt;&lt;/dates&gt;&lt;isbn&gt;0269-9370&lt;/isbn&gt;&lt;urls&gt;&lt;/urls&gt;&lt;/record&gt;&lt;/Cite&gt;&lt;/EndNote&gt;</w:instrText>
      </w:r>
      <w:r w:rsidR="00495C20" w:rsidRPr="00AE59FC">
        <w:rPr>
          <w:sz w:val="24"/>
          <w:szCs w:val="24"/>
        </w:rPr>
        <w:fldChar w:fldCharType="separate"/>
      </w:r>
      <w:r w:rsidR="00495C20" w:rsidRPr="00AE59FC">
        <w:rPr>
          <w:noProof/>
          <w:sz w:val="24"/>
          <w:szCs w:val="24"/>
        </w:rPr>
        <w:t>(</w:t>
      </w:r>
      <w:hyperlink w:anchor="_ENREF_43" w:tooltip="Pronyk, 2008 #16" w:history="1">
        <w:r w:rsidR="00454CB1" w:rsidRPr="00AE59FC">
          <w:rPr>
            <w:noProof/>
            <w:sz w:val="24"/>
            <w:szCs w:val="24"/>
          </w:rPr>
          <w:t>Pronyk et al. 2008</w:t>
        </w:r>
      </w:hyperlink>
      <w:r w:rsidR="00495C20" w:rsidRPr="00AE59FC">
        <w:rPr>
          <w:noProof/>
          <w:sz w:val="24"/>
          <w:szCs w:val="24"/>
        </w:rPr>
        <w:t>)</w:t>
      </w:r>
      <w:r w:rsidR="00495C20" w:rsidRPr="00AE59FC">
        <w:rPr>
          <w:sz w:val="24"/>
          <w:szCs w:val="24"/>
        </w:rPr>
        <w:fldChar w:fldCharType="end"/>
      </w:r>
      <w:r w:rsidR="00495C20" w:rsidRPr="00AE59FC">
        <w:rPr>
          <w:sz w:val="24"/>
          <w:szCs w:val="24"/>
        </w:rPr>
        <w:t>.  A</w:t>
      </w:r>
      <w:r w:rsidR="007E7958" w:rsidRPr="00AE59FC">
        <w:rPr>
          <w:sz w:val="24"/>
          <w:szCs w:val="24"/>
        </w:rPr>
        <w:t xml:space="preserve"> recent systematic review of income generatio</w:t>
      </w:r>
      <w:r w:rsidR="00495C20" w:rsidRPr="00AE59FC">
        <w:rPr>
          <w:sz w:val="24"/>
          <w:szCs w:val="24"/>
        </w:rPr>
        <w:t>n activities for HIV prevention by</w:t>
      </w:r>
      <w:r w:rsidR="007E7958" w:rsidRPr="00AE59FC">
        <w:rPr>
          <w:sz w:val="24"/>
          <w:szCs w:val="24"/>
        </w:rPr>
        <w:t xml:space="preserve"> Caitlin Kennedy and colleagues </w:t>
      </w:r>
      <w:r w:rsidR="00495C20" w:rsidRPr="00AE59FC">
        <w:rPr>
          <w:sz w:val="24"/>
          <w:szCs w:val="24"/>
        </w:rPr>
        <w:t xml:space="preserve">has assessed the impact of the IMAGE study, and other microfinance initiatives on HIV prevention.  In their analysis of </w:t>
      </w:r>
      <w:r w:rsidR="007773C5">
        <w:rPr>
          <w:sz w:val="24"/>
          <w:szCs w:val="24"/>
        </w:rPr>
        <w:t xml:space="preserve">the </w:t>
      </w:r>
      <w:r w:rsidR="00495C20" w:rsidRPr="00AE59FC">
        <w:rPr>
          <w:sz w:val="24"/>
          <w:szCs w:val="24"/>
        </w:rPr>
        <w:t>12 studies</w:t>
      </w:r>
      <w:r w:rsidR="007773C5">
        <w:rPr>
          <w:sz w:val="24"/>
          <w:szCs w:val="24"/>
        </w:rPr>
        <w:t xml:space="preserve"> which met the criteria for their systematic review,</w:t>
      </w:r>
      <w:r w:rsidR="00495C20" w:rsidRPr="00AE59FC">
        <w:rPr>
          <w:sz w:val="24"/>
          <w:szCs w:val="24"/>
        </w:rPr>
        <w:t xml:space="preserve"> they looked at </w:t>
      </w:r>
      <w:r w:rsidR="007E7958" w:rsidRPr="00AE59FC">
        <w:rPr>
          <w:sz w:val="24"/>
          <w:szCs w:val="24"/>
        </w:rPr>
        <w:t>the impact of microfinance alone</w:t>
      </w:r>
      <w:r w:rsidR="00495C20" w:rsidRPr="00AE59FC">
        <w:rPr>
          <w:sz w:val="24"/>
          <w:szCs w:val="24"/>
        </w:rPr>
        <w:t>, rather than in combination with health education or other interventions,</w:t>
      </w:r>
      <w:r w:rsidR="007E7958" w:rsidRPr="00AE59FC">
        <w:rPr>
          <w:sz w:val="24"/>
          <w:szCs w:val="24"/>
        </w:rPr>
        <w:t xml:space="preserve"> on HIV-related behaviours.  In the two </w:t>
      </w:r>
      <w:r w:rsidR="007773C5">
        <w:rPr>
          <w:sz w:val="24"/>
          <w:szCs w:val="24"/>
        </w:rPr>
        <w:t xml:space="preserve">studies </w:t>
      </w:r>
      <w:r w:rsidR="007E7958" w:rsidRPr="00AE59FC">
        <w:rPr>
          <w:sz w:val="24"/>
          <w:szCs w:val="24"/>
        </w:rPr>
        <w:t xml:space="preserve">where this was assessed they found no consistent pattern of association between the microfinance intervention and HIV-related behaviour when </w:t>
      </w:r>
      <w:r w:rsidR="007E7958" w:rsidRPr="00AE59FC">
        <w:rPr>
          <w:sz w:val="24"/>
          <w:szCs w:val="24"/>
        </w:rPr>
        <w:lastRenderedPageBreak/>
        <w:t xml:space="preserve">compared to the control group </w:t>
      </w:r>
      <w:r w:rsidR="007E7958" w:rsidRPr="00AE59FC">
        <w:rPr>
          <w:sz w:val="24"/>
          <w:szCs w:val="24"/>
        </w:rPr>
        <w:fldChar w:fldCharType="begin">
          <w:fldData xml:space="preserve">PEVuZE5vdGU+PENpdGU+PEF1dGhvcj5Bc2hidXJuPC9BdXRob3I+PFllYXI+MjAwODwvWWVhcj48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</w:fldData>
        </w:fldChar>
      </w:r>
      <w:r w:rsidR="00495C20" w:rsidRPr="00AE59FC">
        <w:rPr>
          <w:sz w:val="24"/>
          <w:szCs w:val="24"/>
        </w:rPr>
        <w:instrText xml:space="preserve"> ADDIN EN.CITE </w:instrText>
      </w:r>
      <w:r w:rsidR="00495C20" w:rsidRPr="00AE59FC">
        <w:rPr>
          <w:sz w:val="24"/>
          <w:szCs w:val="24"/>
        </w:rPr>
        <w:fldChar w:fldCharType="begin">
          <w:fldData xml:space="preserve">PEVuZE5vdGU+PENpdGU+PEF1dGhvcj5Bc2hidXJuPC9BdXRob3I+PFllYXI+MjAwODwvWWVhcj48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</w:fldData>
        </w:fldChar>
      </w:r>
      <w:r w:rsidR="00495C20" w:rsidRPr="00AE59FC">
        <w:rPr>
          <w:sz w:val="24"/>
          <w:szCs w:val="24"/>
        </w:rPr>
        <w:instrText xml:space="preserve"> ADDIN EN.CITE.DATA </w:instrText>
      </w:r>
      <w:r w:rsidR="00495C20" w:rsidRPr="00AE59FC">
        <w:rPr>
          <w:sz w:val="24"/>
          <w:szCs w:val="24"/>
        </w:rPr>
      </w:r>
      <w:r w:rsidR="00495C20" w:rsidRPr="00AE59FC">
        <w:rPr>
          <w:sz w:val="24"/>
          <w:szCs w:val="24"/>
        </w:rPr>
        <w:fldChar w:fldCharType="end"/>
      </w:r>
      <w:r w:rsidR="007E7958" w:rsidRPr="00AE59FC">
        <w:rPr>
          <w:sz w:val="24"/>
          <w:szCs w:val="24"/>
        </w:rPr>
      </w:r>
      <w:r w:rsidR="007E7958" w:rsidRPr="00AE59FC">
        <w:rPr>
          <w:sz w:val="24"/>
          <w:szCs w:val="24"/>
        </w:rPr>
        <w:fldChar w:fldCharType="separate"/>
      </w:r>
      <w:r w:rsidR="007E7958" w:rsidRPr="00AE59FC">
        <w:rPr>
          <w:noProof/>
          <w:sz w:val="24"/>
          <w:szCs w:val="24"/>
        </w:rPr>
        <w:t>(</w:t>
      </w:r>
      <w:hyperlink w:anchor="_ENREF_3" w:tooltip="Ashburn, 2008 #18" w:history="1">
        <w:r w:rsidR="00454CB1" w:rsidRPr="00AE59FC">
          <w:rPr>
            <w:noProof/>
            <w:sz w:val="24"/>
            <w:szCs w:val="24"/>
          </w:rPr>
          <w:t>Ashburn, Kerrigan, and Sweat 2008</w:t>
        </w:r>
      </w:hyperlink>
      <w:r w:rsidR="007E7958" w:rsidRPr="00AE59FC">
        <w:rPr>
          <w:noProof/>
          <w:sz w:val="24"/>
          <w:szCs w:val="24"/>
        </w:rPr>
        <w:t xml:space="preserve">, </w:t>
      </w:r>
      <w:hyperlink w:anchor="_ENREF_42" w:tooltip="Pronyk, 2006 #15" w:history="1">
        <w:r w:rsidR="00454CB1" w:rsidRPr="00AE59FC">
          <w:rPr>
            <w:noProof/>
            <w:sz w:val="24"/>
            <w:szCs w:val="24"/>
          </w:rPr>
          <w:t>Pronyk et al. 2006</w:t>
        </w:r>
      </w:hyperlink>
      <w:r w:rsidR="007E7958" w:rsidRPr="00AE59FC">
        <w:rPr>
          <w:noProof/>
          <w:sz w:val="24"/>
          <w:szCs w:val="24"/>
        </w:rPr>
        <w:t xml:space="preserve">, </w:t>
      </w:r>
      <w:hyperlink w:anchor="_ENREF_31" w:tooltip="Kim, 2007 #7" w:history="1">
        <w:r w:rsidR="00454CB1" w:rsidRPr="00AE59FC">
          <w:rPr>
            <w:noProof/>
            <w:sz w:val="24"/>
            <w:szCs w:val="24"/>
          </w:rPr>
          <w:t>Kim et al. 2007</w:t>
        </w:r>
      </w:hyperlink>
      <w:r w:rsidR="007E7958" w:rsidRPr="00AE59FC">
        <w:rPr>
          <w:noProof/>
          <w:sz w:val="24"/>
          <w:szCs w:val="24"/>
        </w:rPr>
        <w:t xml:space="preserve">, </w:t>
      </w:r>
      <w:hyperlink w:anchor="_ENREF_43" w:tooltip="Pronyk, 2008 #16" w:history="1">
        <w:r w:rsidR="00454CB1" w:rsidRPr="00AE59FC">
          <w:rPr>
            <w:noProof/>
            <w:sz w:val="24"/>
            <w:szCs w:val="24"/>
          </w:rPr>
          <w:t>Pronyk et al. 2008</w:t>
        </w:r>
      </w:hyperlink>
      <w:r w:rsidR="007E7958" w:rsidRPr="00AE59FC">
        <w:rPr>
          <w:noProof/>
          <w:sz w:val="24"/>
          <w:szCs w:val="24"/>
        </w:rPr>
        <w:t>)</w:t>
      </w:r>
      <w:r w:rsidR="007E7958" w:rsidRPr="00AE59FC">
        <w:rPr>
          <w:sz w:val="24"/>
          <w:szCs w:val="24"/>
        </w:rPr>
        <w:fldChar w:fldCharType="end"/>
      </w:r>
      <w:r w:rsidR="007E7958" w:rsidRPr="00AE59FC">
        <w:rPr>
          <w:sz w:val="24"/>
          <w:szCs w:val="24"/>
        </w:rPr>
        <w:t xml:space="preserve">.  In five studies where the impact of microfinance combined with health education was assessed </w:t>
      </w:r>
      <w:r w:rsidR="007E7958" w:rsidRPr="00AE59FC">
        <w:rPr>
          <w:sz w:val="24"/>
          <w:szCs w:val="24"/>
        </w:rPr>
        <w:fldChar w:fldCharType="begin">
          <w:fldData xml:space="preserve">PEVuZE5vdGU+PENpdGU+PEF1dGhvcj5LaW08L0F1dGhvcj48WWVhcj4yMDA5PC9ZZWFyPjxSZWNO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</w:fldData>
        </w:fldChar>
      </w:r>
      <w:r w:rsidR="007E7958" w:rsidRPr="00AE59FC">
        <w:rPr>
          <w:sz w:val="24"/>
          <w:szCs w:val="24"/>
        </w:rPr>
        <w:instrText xml:space="preserve"> ADDIN EN.CITE </w:instrText>
      </w:r>
      <w:r w:rsidR="007E7958" w:rsidRPr="00AE59FC">
        <w:rPr>
          <w:sz w:val="24"/>
          <w:szCs w:val="24"/>
        </w:rPr>
        <w:fldChar w:fldCharType="begin">
          <w:fldData xml:space="preserve">PEVuZE5vdGU+PENpdGU+PEF1dGhvcj5LaW08L0F1dGhvcj48WWVhcj4yMDA5PC9ZZWFyPjxSZWNO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</w:fldData>
        </w:fldChar>
      </w:r>
      <w:r w:rsidR="007E7958" w:rsidRPr="00AE59FC">
        <w:rPr>
          <w:sz w:val="24"/>
          <w:szCs w:val="24"/>
        </w:rPr>
        <w:instrText xml:space="preserve"> ADDIN EN.CITE.DATA </w:instrText>
      </w:r>
      <w:r w:rsidR="007E7958" w:rsidRPr="00AE59FC">
        <w:rPr>
          <w:sz w:val="24"/>
          <w:szCs w:val="24"/>
        </w:rPr>
      </w:r>
      <w:r w:rsidR="007E7958" w:rsidRPr="00AE59FC">
        <w:rPr>
          <w:sz w:val="24"/>
          <w:szCs w:val="24"/>
        </w:rPr>
        <w:fldChar w:fldCharType="end"/>
      </w:r>
      <w:r w:rsidR="007E7958" w:rsidRPr="00AE59FC">
        <w:rPr>
          <w:sz w:val="24"/>
          <w:szCs w:val="24"/>
        </w:rPr>
      </w:r>
      <w:r w:rsidR="007E7958" w:rsidRPr="00AE59FC">
        <w:rPr>
          <w:sz w:val="24"/>
          <w:szCs w:val="24"/>
        </w:rPr>
        <w:fldChar w:fldCharType="separate"/>
      </w:r>
      <w:r w:rsidR="007E7958" w:rsidRPr="00AE59FC">
        <w:rPr>
          <w:noProof/>
          <w:sz w:val="24"/>
          <w:szCs w:val="24"/>
        </w:rPr>
        <w:t>(</w:t>
      </w:r>
      <w:hyperlink w:anchor="_ENREF_32" w:tooltip="Kim, 2009 #17" w:history="1">
        <w:r w:rsidR="00454CB1" w:rsidRPr="00AE59FC">
          <w:rPr>
            <w:noProof/>
            <w:sz w:val="24"/>
            <w:szCs w:val="24"/>
          </w:rPr>
          <w:t>Kim et al. 2009</w:t>
        </w:r>
      </w:hyperlink>
      <w:r w:rsidR="007E7958" w:rsidRPr="00AE59FC">
        <w:rPr>
          <w:noProof/>
          <w:sz w:val="24"/>
          <w:szCs w:val="24"/>
        </w:rPr>
        <w:t xml:space="preserve">, </w:t>
      </w:r>
      <w:hyperlink w:anchor="_ENREF_49" w:tooltip="Sherer, 2004 #19" w:history="1">
        <w:r w:rsidR="00454CB1" w:rsidRPr="00AE59FC">
          <w:rPr>
            <w:noProof/>
            <w:sz w:val="24"/>
            <w:szCs w:val="24"/>
          </w:rPr>
          <w:t>Sherer et al. 2004</w:t>
        </w:r>
      </w:hyperlink>
      <w:r w:rsidR="007E7958" w:rsidRPr="00AE59FC">
        <w:rPr>
          <w:noProof/>
          <w:sz w:val="24"/>
          <w:szCs w:val="24"/>
        </w:rPr>
        <w:t xml:space="preserve">, </w:t>
      </w:r>
      <w:hyperlink w:anchor="_ENREF_50" w:tooltip="Ssewamala, 2010 #21" w:history="1">
        <w:r w:rsidR="00454CB1" w:rsidRPr="00AE59FC">
          <w:rPr>
            <w:noProof/>
            <w:sz w:val="24"/>
            <w:szCs w:val="24"/>
          </w:rPr>
          <w:t>Ssewamala et al. 2010</w:t>
        </w:r>
      </w:hyperlink>
      <w:r w:rsidR="007E7958" w:rsidRPr="00AE59FC">
        <w:rPr>
          <w:noProof/>
          <w:sz w:val="24"/>
          <w:szCs w:val="24"/>
        </w:rPr>
        <w:t>)</w:t>
      </w:r>
      <w:r w:rsidR="007E7958" w:rsidRPr="00AE59FC">
        <w:rPr>
          <w:sz w:val="24"/>
          <w:szCs w:val="24"/>
        </w:rPr>
        <w:fldChar w:fldCharType="end"/>
      </w:r>
      <w:r w:rsidR="007E7958" w:rsidRPr="00AE59FC">
        <w:rPr>
          <w:sz w:val="24"/>
          <w:szCs w:val="24"/>
        </w:rPr>
        <w:t xml:space="preserve"> changes in HIV-related behaviours as well as a reduction in intimate partner violence</w:t>
      </w:r>
      <w:r w:rsidR="00495C20" w:rsidRPr="00AE59FC">
        <w:rPr>
          <w:sz w:val="24"/>
          <w:szCs w:val="24"/>
        </w:rPr>
        <w:t>, as already describe</w:t>
      </w:r>
      <w:r w:rsidR="007773C5">
        <w:rPr>
          <w:sz w:val="24"/>
          <w:szCs w:val="24"/>
        </w:rPr>
        <w:t>d</w:t>
      </w:r>
      <w:r w:rsidR="00495C20" w:rsidRPr="00AE59FC">
        <w:rPr>
          <w:sz w:val="24"/>
          <w:szCs w:val="24"/>
        </w:rPr>
        <w:t xml:space="preserve"> above for the IMAGE study</w:t>
      </w:r>
      <w:r w:rsidR="007E7958" w:rsidRPr="00AE59FC">
        <w:rPr>
          <w:sz w:val="24"/>
          <w:szCs w:val="24"/>
        </w:rPr>
        <w:t xml:space="preserve"> </w:t>
      </w:r>
      <w:r w:rsidR="007E7958" w:rsidRPr="00AE59FC">
        <w:rPr>
          <w:sz w:val="24"/>
          <w:szCs w:val="24"/>
        </w:rPr>
        <w:fldChar w:fldCharType="begin">
          <w:fldData xml:space="preserve">PEVuZE5vdGU+PENpdGU+PEF1dGhvcj5Qcm9ueWs8L0F1dGhvcj48WWVhcj4yMDA2PC9ZZWFyPjxS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</w:fldData>
        </w:fldChar>
      </w:r>
      <w:r w:rsidR="00495C20" w:rsidRPr="00AE59FC">
        <w:rPr>
          <w:sz w:val="24"/>
          <w:szCs w:val="24"/>
        </w:rPr>
        <w:instrText xml:space="preserve"> ADDIN EN.CITE </w:instrText>
      </w:r>
      <w:r w:rsidR="00495C20" w:rsidRPr="00AE59FC">
        <w:rPr>
          <w:sz w:val="24"/>
          <w:szCs w:val="24"/>
        </w:rPr>
        <w:fldChar w:fldCharType="begin">
          <w:fldData xml:space="preserve">PEVuZE5vdGU+PENpdGU+PEF1dGhvcj5Qcm9ueWs8L0F1dGhvcj48WWVhcj4yMDA2PC9ZZWFyPjxS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</w:fldData>
        </w:fldChar>
      </w:r>
      <w:r w:rsidR="00495C20" w:rsidRPr="00AE59FC">
        <w:rPr>
          <w:sz w:val="24"/>
          <w:szCs w:val="24"/>
        </w:rPr>
        <w:instrText xml:space="preserve"> ADDIN EN.CITE.DATA </w:instrText>
      </w:r>
      <w:r w:rsidR="00495C20" w:rsidRPr="00AE59FC">
        <w:rPr>
          <w:sz w:val="24"/>
          <w:szCs w:val="24"/>
        </w:rPr>
      </w:r>
      <w:r w:rsidR="00495C20" w:rsidRPr="00AE59FC">
        <w:rPr>
          <w:sz w:val="24"/>
          <w:szCs w:val="24"/>
        </w:rPr>
        <w:fldChar w:fldCharType="end"/>
      </w:r>
      <w:r w:rsidR="007E7958" w:rsidRPr="00AE59FC">
        <w:rPr>
          <w:sz w:val="24"/>
          <w:szCs w:val="24"/>
        </w:rPr>
      </w:r>
      <w:r w:rsidR="007E7958" w:rsidRPr="00AE59FC">
        <w:rPr>
          <w:sz w:val="24"/>
          <w:szCs w:val="24"/>
        </w:rPr>
        <w:fldChar w:fldCharType="separate"/>
      </w:r>
      <w:r w:rsidR="00495C20" w:rsidRPr="00AE59FC">
        <w:rPr>
          <w:noProof/>
          <w:sz w:val="24"/>
          <w:szCs w:val="24"/>
        </w:rPr>
        <w:t>(</w:t>
      </w:r>
      <w:hyperlink w:anchor="_ENREF_42" w:tooltip="Pronyk, 2006 #15" w:history="1">
        <w:r w:rsidR="00454CB1" w:rsidRPr="00AE59FC">
          <w:rPr>
            <w:noProof/>
            <w:sz w:val="24"/>
            <w:szCs w:val="24"/>
          </w:rPr>
          <w:t>Pronyk et al. 2006</w:t>
        </w:r>
      </w:hyperlink>
      <w:r w:rsidR="00495C20" w:rsidRPr="00AE59FC">
        <w:rPr>
          <w:noProof/>
          <w:sz w:val="24"/>
          <w:szCs w:val="24"/>
        </w:rPr>
        <w:t xml:space="preserve">, </w:t>
      </w:r>
      <w:hyperlink w:anchor="_ENREF_43" w:tooltip="Pronyk, 2008 #16" w:history="1">
        <w:r w:rsidR="00454CB1" w:rsidRPr="00AE59FC">
          <w:rPr>
            <w:noProof/>
            <w:sz w:val="24"/>
            <w:szCs w:val="24"/>
          </w:rPr>
          <w:t>Pronyk et al. 2008</w:t>
        </w:r>
      </w:hyperlink>
      <w:r w:rsidR="00495C20" w:rsidRPr="00AE59FC">
        <w:rPr>
          <w:noProof/>
          <w:sz w:val="24"/>
          <w:szCs w:val="24"/>
        </w:rPr>
        <w:t>)</w:t>
      </w:r>
      <w:r w:rsidR="007E7958" w:rsidRPr="00AE59FC">
        <w:rPr>
          <w:sz w:val="24"/>
          <w:szCs w:val="24"/>
        </w:rPr>
        <w:fldChar w:fldCharType="end"/>
      </w:r>
      <w:r w:rsidR="00495C20" w:rsidRPr="00AE59FC">
        <w:rPr>
          <w:sz w:val="24"/>
          <w:szCs w:val="24"/>
        </w:rPr>
        <w:t>,</w:t>
      </w:r>
      <w:r w:rsidR="007E7958" w:rsidRPr="00AE59FC">
        <w:rPr>
          <w:sz w:val="24"/>
          <w:szCs w:val="24"/>
        </w:rPr>
        <w:t xml:space="preserve"> were found.  Kennedy et al. (2014: 671) note that even though only a small number of studies were included in the review they represented very different target populations, `settings, study designs and outcomes, we cannot  know whether differences in efficacy were due to intervention components or other factors’.  They conclude that `the evidence that income generation interventions influence HIV-related behaviours is inconclusive’ </w:t>
      </w:r>
      <w:r w:rsidR="007E7958" w:rsidRPr="00AE59FC">
        <w:rPr>
          <w:sz w:val="24"/>
          <w:szCs w:val="24"/>
        </w:rPr>
        <w:fldChar w:fldCharType="begin"/>
      </w:r>
      <w:r w:rsidR="007E7958" w:rsidRPr="00AE59FC">
        <w:rPr>
          <w:sz w:val="24"/>
          <w:szCs w:val="24"/>
        </w:rPr>
        <w:instrText xml:space="preserve"> ADDIN EN.CITE &lt;EndNote&gt;&lt;Cite ExcludeAuth="1"&gt;&lt;Author&gt;Kennedy&lt;/Author&gt;&lt;Year&gt;2014&lt;/Year&gt;&lt;RecNum&gt;14&lt;/RecNum&gt;&lt;Pages&gt;659&lt;/Pages&gt;&lt;DisplayText&gt;(2014, 659)&lt;/DisplayText&gt;&lt;record&gt;&lt;rec-number&gt;14&lt;/rec-number&gt;&lt;foreign-keys&gt;&lt;key app="EN" db-id="wft9w05vtzd9v1eaa2evv2xcv2d5vd2psxzt" timestamp="1419858235"&gt;14&lt;/key&gt;&lt;/foreign-keys&gt;&lt;ref-type name="Journal Article"&gt;17&lt;/ref-type&gt;&lt;contributors&gt;&lt;authors&gt;&lt;author&gt;Kennedy, Caitlin E&lt;/author&gt;&lt;author&gt;Fonner, Virginia A&lt;/author&gt;&lt;author&gt;O&amp;apos;Reilly, Kevin R&lt;/author&gt;&lt;author&gt;Sweat, Michael D&lt;/author&gt;&lt;/authors&gt;&lt;/contributors&gt;&lt;titles&gt;&lt;title&gt;A systematic review of income generation interventions, including microfinance and vocational skills training, for HIV prevention&lt;/title&gt;&lt;secondary-title&gt;AIDS Care&lt;/secondary-title&gt;&lt;/titles&gt;&lt;periodical&gt;&lt;full-title&gt;AIDS care&lt;/full-title&gt;&lt;/periodical&gt;&lt;pages&gt;659-673&lt;/pages&gt;&lt;volume&gt;26&lt;/volume&gt;&lt;number&gt;6&lt;/number&gt;&lt;dates&gt;&lt;year&gt;2014&lt;/year&gt;&lt;/dates&gt;&lt;isbn&gt;0954-0121&lt;/isbn&gt;&lt;urls&gt;&lt;/urls&gt;&lt;/record&gt;&lt;/Cite&gt;&lt;/EndNote&gt;</w:instrText>
      </w:r>
      <w:r w:rsidR="007E7958" w:rsidRPr="00AE59FC">
        <w:rPr>
          <w:sz w:val="24"/>
          <w:szCs w:val="24"/>
        </w:rPr>
        <w:fldChar w:fldCharType="separate"/>
      </w:r>
      <w:r w:rsidR="007E7958" w:rsidRPr="00AE59FC">
        <w:rPr>
          <w:noProof/>
          <w:sz w:val="24"/>
          <w:szCs w:val="24"/>
        </w:rPr>
        <w:t>(</w:t>
      </w:r>
      <w:hyperlink w:anchor="_ENREF_28" w:tooltip="Kennedy, 2014 #14" w:history="1">
        <w:r w:rsidR="00454CB1" w:rsidRPr="00AE59FC">
          <w:rPr>
            <w:noProof/>
            <w:sz w:val="24"/>
            <w:szCs w:val="24"/>
          </w:rPr>
          <w:t>2014, 659</w:t>
        </w:r>
      </w:hyperlink>
      <w:r w:rsidR="007E7958" w:rsidRPr="00AE59FC">
        <w:rPr>
          <w:noProof/>
          <w:sz w:val="24"/>
          <w:szCs w:val="24"/>
        </w:rPr>
        <w:t>)</w:t>
      </w:r>
      <w:r w:rsidR="007E7958" w:rsidRPr="00AE59FC">
        <w:rPr>
          <w:sz w:val="24"/>
          <w:szCs w:val="24"/>
        </w:rPr>
        <w:fldChar w:fldCharType="end"/>
      </w:r>
      <w:r w:rsidR="007E7958" w:rsidRPr="00AE59FC">
        <w:rPr>
          <w:sz w:val="24"/>
          <w:szCs w:val="24"/>
        </w:rPr>
        <w:t xml:space="preserve">.  </w:t>
      </w:r>
      <w:r w:rsidR="004C6587" w:rsidRPr="00AE59FC">
        <w:rPr>
          <w:sz w:val="24"/>
          <w:szCs w:val="24"/>
        </w:rPr>
        <w:t xml:space="preserve">This assessment is not </w:t>
      </w:r>
      <w:r w:rsidR="00495C20" w:rsidRPr="00AE59FC">
        <w:rPr>
          <w:sz w:val="24"/>
          <w:szCs w:val="24"/>
        </w:rPr>
        <w:t>surprising when we look more broadly at impact assessment</w:t>
      </w:r>
      <w:r w:rsidR="00352171">
        <w:rPr>
          <w:sz w:val="24"/>
          <w:szCs w:val="24"/>
        </w:rPr>
        <w:t>s</w:t>
      </w:r>
      <w:r w:rsidR="00495C20" w:rsidRPr="00AE59FC">
        <w:rPr>
          <w:sz w:val="24"/>
          <w:szCs w:val="24"/>
        </w:rPr>
        <w:t xml:space="preserve"> of microfinance initiatives in Africa and elsewhere.  </w:t>
      </w:r>
    </w:p>
    <w:p w:rsidR="007773C5" w:rsidRPr="00AE59FC" w:rsidRDefault="007773C5" w:rsidP="00AE59FC">
      <w:pPr>
        <w:spacing w:line="480" w:lineRule="auto"/>
        <w:rPr>
          <w:sz w:val="24"/>
          <w:szCs w:val="24"/>
        </w:rPr>
      </w:pPr>
    </w:p>
    <w:p w:rsidR="00701204" w:rsidRPr="00AE59FC" w:rsidRDefault="00701204" w:rsidP="00AE59FC">
      <w:pPr>
        <w:spacing w:line="480" w:lineRule="auto"/>
        <w:rPr>
          <w:sz w:val="24"/>
          <w:szCs w:val="24"/>
        </w:rPr>
      </w:pPr>
      <w:r w:rsidRPr="00AE59FC">
        <w:rPr>
          <w:sz w:val="24"/>
          <w:szCs w:val="24"/>
        </w:rPr>
        <w:t xml:space="preserve">A systematic review of the impact of microfinance in Sub-Saharan Africa, carried out by </w:t>
      </w:r>
      <w:r w:rsidR="0070794A" w:rsidRPr="00AE59FC">
        <w:rPr>
          <w:sz w:val="24"/>
          <w:szCs w:val="24"/>
        </w:rPr>
        <w:t xml:space="preserve">Rooyen, Stewart and de Wet </w:t>
      </w:r>
      <w:r w:rsidR="0070794A" w:rsidRPr="00AE59FC">
        <w:rPr>
          <w:sz w:val="24"/>
          <w:szCs w:val="24"/>
        </w:rPr>
        <w:fldChar w:fldCharType="begin"/>
      </w:r>
      <w:r w:rsidR="0070794A" w:rsidRPr="00AE59FC">
        <w:rPr>
          <w:sz w:val="24"/>
          <w:szCs w:val="24"/>
        </w:rPr>
        <w:instrText xml:space="preserve"> ADDIN EN.CITE &lt;EndNote&gt;&lt;Cite ExcludeAuth="1"&gt;&lt;Author&gt;Van Rooyen&lt;/Author&gt;&lt;Year&gt;2012&lt;/Year&gt;&lt;RecNum&gt;45&lt;/RecNum&gt;&lt;DisplayText&gt;(2012)&lt;/DisplayText&gt;&lt;record&gt;&lt;rec-number&gt;45&lt;/rec-number&gt;&lt;foreign-keys&gt;&lt;key app="EN" db-id="wft9w05vtzd9v1eaa2evv2xcv2d5vd2psxzt" timestamp="1420022742"&gt;45&lt;/key&gt;&lt;/foreign-keys&gt;&lt;ref-type name="Journal Article"&gt;17&lt;/ref-type&gt;&lt;contributors&gt;&lt;authors&gt;&lt;author&gt;Van Rooyen, Carina&lt;/author&gt;&lt;author&gt;Stewart, Ruth&lt;/author&gt;&lt;author&gt;de Wet, Thea&lt;/author&gt;&lt;/authors&gt;&lt;/contributors&gt;&lt;titles&gt;&lt;title&gt;The impact of microfinance in sub-Saharan Africa: a systematic review of the evidence&lt;/title&gt;&lt;secondary-title&gt;World Development&lt;/secondary-title&gt;&lt;/titles&gt;&lt;periodical&gt;&lt;full-title&gt;World development&lt;/full-title&gt;&lt;/periodical&gt;&lt;pages&gt;2249-2262&lt;/pages&gt;&lt;volume&gt;40&lt;/volume&gt;&lt;number&gt;11&lt;/number&gt;&lt;dates&gt;&lt;year&gt;2012&lt;/year&gt;&lt;/dates&gt;&lt;isbn&gt;0305-750X&lt;/isbn&gt;&lt;urls&gt;&lt;/urls&gt;&lt;/record&gt;&lt;/Cite&gt;&lt;/EndNote&gt;</w:instrText>
      </w:r>
      <w:r w:rsidR="0070794A" w:rsidRPr="00AE59FC">
        <w:rPr>
          <w:sz w:val="24"/>
          <w:szCs w:val="24"/>
        </w:rPr>
        <w:fldChar w:fldCharType="separate"/>
      </w:r>
      <w:r w:rsidR="0070794A" w:rsidRPr="00AE59FC">
        <w:rPr>
          <w:noProof/>
          <w:sz w:val="24"/>
          <w:szCs w:val="24"/>
        </w:rPr>
        <w:t>(</w:t>
      </w:r>
      <w:hyperlink w:anchor="_ENREF_55" w:tooltip="Van Rooyen, 2012 #45" w:history="1">
        <w:r w:rsidR="00454CB1" w:rsidRPr="00AE59FC">
          <w:rPr>
            <w:noProof/>
            <w:sz w:val="24"/>
            <w:szCs w:val="24"/>
          </w:rPr>
          <w:t>2012</w:t>
        </w:r>
      </w:hyperlink>
      <w:r w:rsidR="0070794A" w:rsidRPr="00AE59FC">
        <w:rPr>
          <w:noProof/>
          <w:sz w:val="24"/>
          <w:szCs w:val="24"/>
        </w:rPr>
        <w:t>)</w:t>
      </w:r>
      <w:r w:rsidR="0070794A" w:rsidRPr="00AE59FC">
        <w:rPr>
          <w:sz w:val="24"/>
          <w:szCs w:val="24"/>
        </w:rPr>
        <w:fldChar w:fldCharType="end"/>
      </w:r>
      <w:r w:rsidR="007773C5">
        <w:rPr>
          <w:sz w:val="24"/>
          <w:szCs w:val="24"/>
        </w:rPr>
        <w:t xml:space="preserve"> shows a mixed picture.  T</w:t>
      </w:r>
      <w:r w:rsidRPr="00AE59FC">
        <w:rPr>
          <w:sz w:val="24"/>
          <w:szCs w:val="24"/>
        </w:rPr>
        <w:t>hey conclude that ` specific elements of microfinance seem to work in specific contexts’ but because of the variation in the nature of poverty as well as the types of intervention, `it is hard to draw generalizable lessons’ (p. 2258).</w:t>
      </w:r>
      <w:r w:rsidR="0070794A" w:rsidRPr="00AE59FC">
        <w:rPr>
          <w:sz w:val="24"/>
          <w:szCs w:val="24"/>
        </w:rPr>
        <w:t xml:space="preserve"> </w:t>
      </w:r>
      <w:r w:rsidR="007773C5">
        <w:rPr>
          <w:sz w:val="24"/>
          <w:szCs w:val="24"/>
        </w:rPr>
        <w:t xml:space="preserve"> Nevertheless</w:t>
      </w:r>
      <w:r w:rsidRPr="00AE59FC">
        <w:rPr>
          <w:sz w:val="24"/>
          <w:szCs w:val="24"/>
        </w:rPr>
        <w:t xml:space="preserve">, based on information from seven studies which included evidence </w:t>
      </w:r>
      <w:r w:rsidR="007773C5">
        <w:rPr>
          <w:sz w:val="24"/>
          <w:szCs w:val="24"/>
        </w:rPr>
        <w:t>of</w:t>
      </w:r>
      <w:r w:rsidRPr="00AE59FC">
        <w:rPr>
          <w:sz w:val="24"/>
          <w:szCs w:val="24"/>
        </w:rPr>
        <w:t xml:space="preserve"> the impact </w:t>
      </w:r>
      <w:r w:rsidR="007773C5">
        <w:rPr>
          <w:sz w:val="24"/>
          <w:szCs w:val="24"/>
        </w:rPr>
        <w:t xml:space="preserve">of microfinance </w:t>
      </w:r>
      <w:r w:rsidRPr="00AE59FC">
        <w:rPr>
          <w:sz w:val="24"/>
          <w:szCs w:val="24"/>
        </w:rPr>
        <w:t xml:space="preserve">on health, they concluded that there was a positive impact on the health of poor people because they </w:t>
      </w:r>
      <w:r w:rsidR="004C6587" w:rsidRPr="00AE59FC">
        <w:rPr>
          <w:sz w:val="24"/>
          <w:szCs w:val="24"/>
        </w:rPr>
        <w:t>were sick less often and levels of nutrition had improved.  They included the IMAGE study among those assessed and note</w:t>
      </w:r>
      <w:r w:rsidR="007B519A">
        <w:rPr>
          <w:sz w:val="24"/>
          <w:szCs w:val="24"/>
        </w:rPr>
        <w:t>, as Kennedy et al. (2014) had done,</w:t>
      </w:r>
      <w:r w:rsidR="004C6587" w:rsidRPr="00AE59FC">
        <w:rPr>
          <w:sz w:val="24"/>
          <w:szCs w:val="24"/>
        </w:rPr>
        <w:t xml:space="preserve"> that that intervention `included far more than just micro-</w:t>
      </w:r>
      <w:r w:rsidR="004C6587" w:rsidRPr="00AE59FC">
        <w:rPr>
          <w:sz w:val="24"/>
          <w:szCs w:val="24"/>
        </w:rPr>
        <w:lastRenderedPageBreak/>
        <w:t xml:space="preserve">credit, with considerable investment in gender and HIV awareness training </w:t>
      </w:r>
      <w:r w:rsidR="004C6587" w:rsidRPr="00AE59FC">
        <w:rPr>
          <w:sz w:val="24"/>
          <w:szCs w:val="24"/>
        </w:rPr>
        <w:fldChar w:fldCharType="begin"/>
      </w:r>
      <w:r w:rsidR="004C6587" w:rsidRPr="00AE59FC">
        <w:rPr>
          <w:sz w:val="24"/>
          <w:szCs w:val="24"/>
        </w:rPr>
        <w:instrText xml:space="preserve"> ADDIN EN.CITE &lt;EndNote&gt;&lt;Cite&gt;&lt;Author&gt;Van Rooyen&lt;/Author&gt;&lt;Year&gt;2012&lt;/Year&gt;&lt;RecNum&gt;45&lt;/RecNum&gt;&lt;Pages&gt;2256&lt;/Pages&gt;&lt;DisplayText&gt;(Van Rooyen, Stewart, and de Wet 2012, 2256)&lt;/DisplayText&gt;&lt;record&gt;&lt;rec-number&gt;45&lt;/rec-number&gt;&lt;foreign-keys&gt;&lt;key app="EN" db-id="wft9w05vtzd9v1eaa2evv2xcv2d5vd2psxzt" timestamp="1420022742"&gt;45&lt;/key&gt;&lt;/foreign-keys&gt;&lt;ref-type name="Journal Article"&gt;17&lt;/ref-type&gt;&lt;contributors&gt;&lt;authors&gt;&lt;author&gt;Van Rooyen, Carina&lt;/author&gt;&lt;author&gt;Stewart, Ruth&lt;/author&gt;&lt;author&gt;de Wet, Thea&lt;/author&gt;&lt;/authors&gt;&lt;/contributors&gt;&lt;titles&gt;&lt;title&gt;The impact of microfinance in sub-Saharan Africa: a systematic review of the evidence&lt;/title&gt;&lt;secondary-title&gt;World Development&lt;/secondary-title&gt;&lt;/titles&gt;&lt;periodical&gt;&lt;full-title&gt;World development&lt;/full-title&gt;&lt;/periodical&gt;&lt;pages&gt;2249-2262&lt;/pages&gt;&lt;volume&gt;40&lt;/volume&gt;&lt;number&gt;11&lt;/number&gt;&lt;dates&gt;&lt;year&gt;2012&lt;/year&gt;&lt;/dates&gt;&lt;isbn&gt;0305-750X&lt;/isbn&gt;&lt;urls&gt;&lt;/urls&gt;&lt;/record&gt;&lt;/Cite&gt;&lt;/EndNote&gt;</w:instrText>
      </w:r>
      <w:r w:rsidR="004C6587" w:rsidRPr="00AE59FC">
        <w:rPr>
          <w:sz w:val="24"/>
          <w:szCs w:val="24"/>
        </w:rPr>
        <w:fldChar w:fldCharType="separate"/>
      </w:r>
      <w:r w:rsidR="004C6587" w:rsidRPr="00AE59FC">
        <w:rPr>
          <w:noProof/>
          <w:sz w:val="24"/>
          <w:szCs w:val="24"/>
        </w:rPr>
        <w:t>(</w:t>
      </w:r>
      <w:hyperlink w:anchor="_ENREF_55" w:tooltip="Van Rooyen, 2012 #45" w:history="1">
        <w:r w:rsidR="00454CB1" w:rsidRPr="00AE59FC">
          <w:rPr>
            <w:noProof/>
            <w:sz w:val="24"/>
            <w:szCs w:val="24"/>
          </w:rPr>
          <w:t>Van Rooyen, Stewart, and de Wet 2012, 2256</w:t>
        </w:r>
      </w:hyperlink>
      <w:r w:rsidR="004C6587" w:rsidRPr="00AE59FC">
        <w:rPr>
          <w:noProof/>
          <w:sz w:val="24"/>
          <w:szCs w:val="24"/>
        </w:rPr>
        <w:t>)</w:t>
      </w:r>
      <w:r w:rsidR="004C6587" w:rsidRPr="00AE59FC">
        <w:rPr>
          <w:sz w:val="24"/>
          <w:szCs w:val="24"/>
        </w:rPr>
        <w:fldChar w:fldCharType="end"/>
      </w:r>
      <w:r w:rsidR="007773C5">
        <w:rPr>
          <w:sz w:val="24"/>
          <w:szCs w:val="24"/>
        </w:rPr>
        <w:t>.</w:t>
      </w:r>
    </w:p>
    <w:p w:rsidR="00223A5B" w:rsidRDefault="00223A5B" w:rsidP="00AE59FC">
      <w:pPr>
        <w:spacing w:line="480" w:lineRule="auto"/>
        <w:rPr>
          <w:sz w:val="24"/>
          <w:szCs w:val="24"/>
        </w:rPr>
      </w:pPr>
    </w:p>
    <w:p w:rsidR="007028F9" w:rsidRDefault="00ED23D4" w:rsidP="00AE59FC">
      <w:pPr>
        <w:spacing w:line="480" w:lineRule="auto"/>
        <w:rPr>
          <w:sz w:val="24"/>
          <w:szCs w:val="24"/>
        </w:rPr>
      </w:pPr>
      <w:r>
        <w:rPr>
          <w:sz w:val="24"/>
          <w:szCs w:val="24"/>
        </w:rPr>
        <w:t xml:space="preserve">I </w:t>
      </w:r>
      <w:r w:rsidR="004464B5" w:rsidRPr="00AE59FC">
        <w:rPr>
          <w:sz w:val="24"/>
          <w:szCs w:val="24"/>
        </w:rPr>
        <w:t xml:space="preserve">have thus far focused on HIV prevention and microfinance projects.  There is another way </w:t>
      </w:r>
      <w:r>
        <w:rPr>
          <w:sz w:val="24"/>
          <w:szCs w:val="24"/>
        </w:rPr>
        <w:t>that</w:t>
      </w:r>
      <w:r w:rsidR="004464B5" w:rsidRPr="00AE59FC">
        <w:rPr>
          <w:sz w:val="24"/>
          <w:szCs w:val="24"/>
        </w:rPr>
        <w:t xml:space="preserve"> microfinance may be linked to HIV.</w:t>
      </w:r>
      <w:r w:rsidR="00454D49" w:rsidRPr="00AE59FC">
        <w:rPr>
          <w:sz w:val="24"/>
          <w:szCs w:val="24"/>
        </w:rPr>
        <w:t xml:space="preserve"> </w:t>
      </w:r>
      <w:r w:rsidR="00C203E2" w:rsidRPr="00AE59FC">
        <w:rPr>
          <w:sz w:val="24"/>
          <w:szCs w:val="24"/>
        </w:rPr>
        <w:t xml:space="preserve">Eleanor MacPherson and colleagues </w:t>
      </w:r>
      <w:r w:rsidR="00C203E2" w:rsidRPr="00AE59FC">
        <w:rPr>
          <w:sz w:val="24"/>
          <w:szCs w:val="24"/>
        </w:rPr>
        <w:fldChar w:fldCharType="begin"/>
      </w:r>
      <w:r w:rsidR="00C203E2" w:rsidRPr="00AE59FC">
        <w:rPr>
          <w:sz w:val="24"/>
          <w:szCs w:val="24"/>
        </w:rPr>
        <w:instrText xml:space="preserve"> ADDIN EN.CITE &lt;EndNote&gt;&lt;Cite ExcludeAuth="1"&gt;&lt;Author&gt;MacPherson&lt;/Author&gt;&lt;Year&gt;2015&lt;/Year&gt;&lt;RecNum&gt;22&lt;/RecNum&gt;&lt;DisplayText&gt;(2015)&lt;/DisplayText&gt;&lt;record&gt;&lt;rec-number&gt;22&lt;/rec-number&gt;&lt;foreign-keys&gt;&lt;key app="EN" db-id="wft9w05vtzd9v1eaa2evv2xcv2d5vd2psxzt" timestamp="1419965858"&gt;22&lt;/key&gt;&lt;/foreign-keys&gt;&lt;ref-type name="Journal Article"&gt;17&lt;/ref-type&gt;&lt;contributors&gt;&lt;authors&gt;&lt;author&gt;MacPherson, Eleanor&lt;/author&gt;&lt;author&gt;Sadalaki, John&lt;/author&gt;&lt;author&gt;Nyongopa, Victoria&lt;/author&gt;&lt;author&gt;Nkhwazi, Lawrence&lt;/author&gt;&lt;author&gt;Phiri, Macwellings&lt;/author&gt;&lt;author&gt;Chimponda, Alinafe&lt;/author&gt;&lt;author&gt;Desmond, Nicola&lt;/author&gt;&lt;author&gt;Mwapasa, Victor&lt;/author&gt;&lt;author&gt;Lalloo, David&lt;/author&gt;&lt;author&gt;Seeley, Janet&lt;/author&gt;&lt;author&gt;Theobald, Sally&lt;/author&gt;&lt;/authors&gt;&lt;/contributors&gt;&lt;titles&gt;&lt;title&gt;`You think you can manage to feed your family, while you are selling your life by taking a loan?&amp;apos; Exploring the complexity of microfinance and HIV in fishing communities on the shores of Lake Malawi&lt;/title&gt;&lt;secondary-title&gt;Review of African Political Economy&lt;/secondary-title&gt;&lt;/titles&gt;&lt;periodical&gt;&lt;full-title&gt;Review of African Political Economy&lt;/full-title&gt;&lt;/periodical&gt;&lt;volume&gt;in press&lt;/volume&gt;&lt;dates&gt;&lt;year&gt;2015&lt;/year&gt;&lt;/dates&gt;&lt;urls&gt;&lt;/urls&gt;&lt;/record&gt;&lt;/Cite&gt;&lt;/EndNote&gt;</w:instrText>
      </w:r>
      <w:r w:rsidR="00C203E2" w:rsidRPr="00AE59FC">
        <w:rPr>
          <w:sz w:val="24"/>
          <w:szCs w:val="24"/>
        </w:rPr>
        <w:fldChar w:fldCharType="separate"/>
      </w:r>
      <w:r w:rsidR="00C203E2" w:rsidRPr="00AE59FC">
        <w:rPr>
          <w:noProof/>
          <w:sz w:val="24"/>
          <w:szCs w:val="24"/>
        </w:rPr>
        <w:t>(</w:t>
      </w:r>
      <w:hyperlink w:anchor="_ENREF_33" w:tooltip="MacPherson, 2015 #22" w:history="1">
        <w:r w:rsidR="00454CB1" w:rsidRPr="00AE59FC">
          <w:rPr>
            <w:noProof/>
            <w:sz w:val="24"/>
            <w:szCs w:val="24"/>
          </w:rPr>
          <w:t>2015</w:t>
        </w:r>
      </w:hyperlink>
      <w:r w:rsidR="00C203E2" w:rsidRPr="00AE59FC">
        <w:rPr>
          <w:noProof/>
          <w:sz w:val="24"/>
          <w:szCs w:val="24"/>
        </w:rPr>
        <w:t>)</w:t>
      </w:r>
      <w:r w:rsidR="00C203E2" w:rsidRPr="00AE59FC">
        <w:rPr>
          <w:sz w:val="24"/>
          <w:szCs w:val="24"/>
        </w:rPr>
        <w:fldChar w:fldCharType="end"/>
      </w:r>
      <w:r w:rsidR="00C203E2" w:rsidRPr="00AE59FC">
        <w:rPr>
          <w:sz w:val="24"/>
          <w:szCs w:val="24"/>
        </w:rPr>
        <w:t>, writing in this journal, describe the experience with microfinance of women fish traders on the shores of La</w:t>
      </w:r>
      <w:r>
        <w:rPr>
          <w:sz w:val="24"/>
          <w:szCs w:val="24"/>
        </w:rPr>
        <w:t xml:space="preserve">ke Malawi.  The loan procedures </w:t>
      </w:r>
      <w:r w:rsidR="00C203E2" w:rsidRPr="00AE59FC">
        <w:rPr>
          <w:sz w:val="24"/>
          <w:szCs w:val="24"/>
        </w:rPr>
        <w:t xml:space="preserve">followed a pattern in common with the operating procedures of microfinance programmes in many parts of the world: loans were provided to groups and the membership then assumed responsibility for loan repayment together.  Larger loans could only be accessed if repayment was completed on time.  Men could access loans, but women were preferred by the five organisations providing the loans </w:t>
      </w:r>
      <w:r>
        <w:rPr>
          <w:sz w:val="24"/>
          <w:szCs w:val="24"/>
        </w:rPr>
        <w:t xml:space="preserve">in the study site </w:t>
      </w:r>
      <w:r w:rsidR="00C203E2" w:rsidRPr="00AE59FC">
        <w:rPr>
          <w:sz w:val="24"/>
          <w:szCs w:val="24"/>
        </w:rPr>
        <w:t xml:space="preserve">because they were seen to be more trustworthy and reliable, and therefore more likely to repay.  The microfinance organisations were </w:t>
      </w:r>
      <w:r>
        <w:rPr>
          <w:sz w:val="24"/>
          <w:szCs w:val="24"/>
        </w:rPr>
        <w:t xml:space="preserve">only providing microcredit services; they were </w:t>
      </w:r>
      <w:r w:rsidR="00C203E2" w:rsidRPr="00AE59FC">
        <w:rPr>
          <w:sz w:val="24"/>
          <w:szCs w:val="24"/>
        </w:rPr>
        <w:t xml:space="preserve">not linked to any health intervention.  While most women appreciated the loans and valued being part of a </w:t>
      </w:r>
      <w:r>
        <w:rPr>
          <w:sz w:val="24"/>
          <w:szCs w:val="24"/>
        </w:rPr>
        <w:t xml:space="preserve">micro-credit </w:t>
      </w:r>
      <w:r w:rsidR="00C203E2" w:rsidRPr="00AE59FC">
        <w:rPr>
          <w:sz w:val="24"/>
          <w:szCs w:val="24"/>
        </w:rPr>
        <w:t>group, there was a negative side to</w:t>
      </w:r>
      <w:r>
        <w:rPr>
          <w:sz w:val="24"/>
          <w:szCs w:val="24"/>
        </w:rPr>
        <w:t xml:space="preserve"> the engagement in microfinance.  A number of the women worried</w:t>
      </w:r>
      <w:r w:rsidR="00C203E2" w:rsidRPr="00AE59FC">
        <w:rPr>
          <w:sz w:val="24"/>
          <w:szCs w:val="24"/>
        </w:rPr>
        <w:t xml:space="preserve"> over loan repayment and the strategies </w:t>
      </w:r>
      <w:r>
        <w:rPr>
          <w:sz w:val="24"/>
          <w:szCs w:val="24"/>
        </w:rPr>
        <w:t xml:space="preserve">that some had to </w:t>
      </w:r>
      <w:r w:rsidR="00C203E2" w:rsidRPr="00AE59FC">
        <w:rPr>
          <w:sz w:val="24"/>
          <w:szCs w:val="24"/>
        </w:rPr>
        <w:t xml:space="preserve">employ to get money to repay.  </w:t>
      </w:r>
      <w:r>
        <w:rPr>
          <w:sz w:val="24"/>
          <w:szCs w:val="24"/>
        </w:rPr>
        <w:t>W</w:t>
      </w:r>
      <w:r w:rsidR="00C203E2" w:rsidRPr="00AE59FC">
        <w:rPr>
          <w:sz w:val="24"/>
          <w:szCs w:val="24"/>
        </w:rPr>
        <w:t>omen engaged in transactional sex to get the money to repay loans; a strategy which put them at risk of HIV infection in a context of high HIV-prevalence.</w:t>
      </w:r>
      <w:r w:rsidR="00454D49" w:rsidRPr="00AE59FC">
        <w:rPr>
          <w:sz w:val="24"/>
          <w:szCs w:val="24"/>
        </w:rPr>
        <w:t xml:space="preserve">  </w:t>
      </w:r>
    </w:p>
    <w:p w:rsidR="00ED23D4" w:rsidRPr="00AE59FC" w:rsidRDefault="00ED23D4" w:rsidP="00AE59FC">
      <w:pPr>
        <w:spacing w:line="480" w:lineRule="auto"/>
        <w:rPr>
          <w:sz w:val="24"/>
          <w:szCs w:val="24"/>
        </w:rPr>
      </w:pPr>
    </w:p>
    <w:p w:rsidR="008D66DA" w:rsidRDefault="00564B24" w:rsidP="00AE59FC">
      <w:pPr>
        <w:spacing w:line="480" w:lineRule="auto"/>
        <w:rPr>
          <w:sz w:val="24"/>
          <w:szCs w:val="24"/>
        </w:rPr>
      </w:pPr>
      <w:r w:rsidRPr="00AE59FC">
        <w:rPr>
          <w:sz w:val="24"/>
          <w:szCs w:val="24"/>
        </w:rPr>
        <w:t xml:space="preserve">While some studies have noted a decrease in domestic violence when a woman joins a microfinance group, others suggest an increase in violence perhaps because of </w:t>
      </w:r>
      <w:r w:rsidR="00ED23D4">
        <w:rPr>
          <w:sz w:val="24"/>
          <w:szCs w:val="24"/>
        </w:rPr>
        <w:t xml:space="preserve">a </w:t>
      </w:r>
      <w:r w:rsidRPr="00AE59FC">
        <w:rPr>
          <w:sz w:val="24"/>
          <w:szCs w:val="24"/>
        </w:rPr>
        <w:t>spouse</w:t>
      </w:r>
      <w:r w:rsidR="00ED23D4">
        <w:rPr>
          <w:sz w:val="24"/>
          <w:szCs w:val="24"/>
        </w:rPr>
        <w:t>’s</w:t>
      </w:r>
      <w:r w:rsidRPr="00AE59FC">
        <w:rPr>
          <w:sz w:val="24"/>
          <w:szCs w:val="24"/>
        </w:rPr>
        <w:t xml:space="preserve"> concern over a woman’s increasing independence because of </w:t>
      </w:r>
      <w:r w:rsidR="00127684" w:rsidRPr="00AE59FC">
        <w:rPr>
          <w:sz w:val="24"/>
          <w:szCs w:val="24"/>
        </w:rPr>
        <w:t>access to money</w:t>
      </w:r>
      <w:r w:rsidR="00ED23D4">
        <w:rPr>
          <w:sz w:val="24"/>
          <w:szCs w:val="24"/>
        </w:rPr>
        <w:t xml:space="preserve"> (or their </w:t>
      </w:r>
      <w:r w:rsidR="00ED23D4">
        <w:rPr>
          <w:sz w:val="24"/>
          <w:szCs w:val="24"/>
        </w:rPr>
        <w:lastRenderedPageBreak/>
        <w:t>failure to secure a loan for the household)</w:t>
      </w:r>
      <w:r w:rsidR="00127684" w:rsidRPr="00AE59FC">
        <w:rPr>
          <w:sz w:val="24"/>
          <w:szCs w:val="24"/>
        </w:rPr>
        <w:t xml:space="preserve"> and </w:t>
      </w:r>
      <w:r w:rsidRPr="00AE59FC">
        <w:rPr>
          <w:sz w:val="24"/>
          <w:szCs w:val="24"/>
        </w:rPr>
        <w:t xml:space="preserve">their involvement with the group </w:t>
      </w:r>
      <w:r w:rsidRPr="00AE59FC">
        <w:rPr>
          <w:sz w:val="24"/>
          <w:szCs w:val="24"/>
        </w:rPr>
        <w:fldChar w:fldCharType="begin"/>
      </w:r>
      <w:r w:rsidR="00AD4251">
        <w:rPr>
          <w:sz w:val="24"/>
          <w:szCs w:val="24"/>
        </w:rPr>
        <w:instrText xml:space="preserve"> ADDIN EN.CITE &lt;EndNote&gt;&lt;Cite&gt;&lt;Author&gt;Kabeer&lt;/Author&gt;&lt;Year&gt;2005&lt;/Year&gt;&lt;RecNum&gt;24&lt;/RecNum&gt;&lt;DisplayText&gt;(Kabeer 2005)&lt;/DisplayText&gt;&lt;record&gt;&lt;rec-number&gt;24&lt;/rec-number&gt;&lt;foreign-keys&gt;&lt;key app="EN" db-id="wft9w05vtzd9v1eaa2evv2xcv2d5vd2psxzt" timestamp="1419970019"&gt;24&lt;/key&gt;&lt;/foreign-keys&gt;&lt;ref-type name="Journal Article"&gt;17&lt;/ref-type&gt;&lt;contributors&gt;&lt;authors&gt;&lt;author&gt;Kabeer, Naila&lt;/author&gt;&lt;/authors&gt;&lt;/contributors&gt;&lt;titles&gt;&lt;title&gt;Is microfinance a &amp;apos;magic bullet&amp;apos;for women&amp;apos;s empowerment? Analysis of Findings from South Asia&lt;/title&gt;&lt;secondary-title&gt;Economic and Political Weekly&lt;/secondary-title&gt;&lt;/titles&gt;&lt;periodical&gt;&lt;full-title&gt;Economic and Political Weekly&lt;/full-title&gt;&lt;/periodical&gt;&lt;pages&gt;4709-4718&lt;/pages&gt;&lt;volume&gt;40&lt;/volume&gt;&lt;number&gt;44/45&lt;/number&gt;&lt;dates&gt;&lt;year&gt;2005&lt;/year&gt;&lt;/dates&gt;&lt;isbn&gt;0012-9976&lt;/isbn&gt;&lt;urls&gt;&lt;/urls&gt;&lt;/record&gt;&lt;/Cite&gt;&lt;/EndNote&gt;</w:instrText>
      </w:r>
      <w:r w:rsidRPr="00AE59FC">
        <w:rPr>
          <w:sz w:val="24"/>
          <w:szCs w:val="24"/>
        </w:rPr>
        <w:fldChar w:fldCharType="separate"/>
      </w:r>
      <w:r w:rsidRPr="00AE59FC">
        <w:rPr>
          <w:noProof/>
          <w:sz w:val="24"/>
          <w:szCs w:val="24"/>
        </w:rPr>
        <w:t>(</w:t>
      </w:r>
      <w:hyperlink w:anchor="_ENREF_26" w:tooltip="Kabeer, 2005 #24" w:history="1">
        <w:r w:rsidR="00454CB1" w:rsidRPr="00AE59FC">
          <w:rPr>
            <w:noProof/>
            <w:sz w:val="24"/>
            <w:szCs w:val="24"/>
          </w:rPr>
          <w:t>Kabeer 2005</w:t>
        </w:r>
      </w:hyperlink>
      <w:r w:rsidRPr="00AE59FC">
        <w:rPr>
          <w:noProof/>
          <w:sz w:val="24"/>
          <w:szCs w:val="24"/>
        </w:rPr>
        <w:t>)</w:t>
      </w:r>
      <w:r w:rsidRPr="00AE59FC">
        <w:rPr>
          <w:sz w:val="24"/>
          <w:szCs w:val="24"/>
        </w:rPr>
        <w:fldChar w:fldCharType="end"/>
      </w:r>
      <w:r w:rsidRPr="00AE59FC">
        <w:rPr>
          <w:sz w:val="24"/>
          <w:szCs w:val="24"/>
        </w:rPr>
        <w:t xml:space="preserve">. Other examples of adverse </w:t>
      </w:r>
      <w:r w:rsidR="00127684" w:rsidRPr="00AE59FC">
        <w:rPr>
          <w:sz w:val="24"/>
          <w:szCs w:val="24"/>
        </w:rPr>
        <w:t xml:space="preserve">outcomes or adverse </w:t>
      </w:r>
      <w:r w:rsidRPr="00AE59FC">
        <w:rPr>
          <w:sz w:val="24"/>
          <w:szCs w:val="24"/>
        </w:rPr>
        <w:t xml:space="preserve">incorporation </w:t>
      </w:r>
      <w:r w:rsidRPr="00AE59FC">
        <w:rPr>
          <w:sz w:val="24"/>
          <w:szCs w:val="24"/>
        </w:rPr>
        <w:fldChar w:fldCharType="begin"/>
      </w:r>
      <w:r w:rsidRPr="00AE59FC">
        <w:rPr>
          <w:sz w:val="24"/>
          <w:szCs w:val="24"/>
        </w:rPr>
        <w:instrText xml:space="preserve"> ADDIN EN.CITE &lt;EndNote&gt;&lt;Cite&gt;&lt;Author&gt;Wood&lt;/Author&gt;&lt;Year&gt;2003&lt;/Year&gt;&lt;RecNum&gt;26&lt;/RecNum&gt;&lt;DisplayText&gt;(Wood 2003)&lt;/DisplayText&gt;&lt;record&gt;&lt;rec-number&gt;26&lt;/rec-number&gt;&lt;foreign-keys&gt;&lt;key app="EN" db-id="wft9w05vtzd9v1eaa2evv2xcv2d5vd2psxzt" timestamp="1419972745"&gt;26&lt;/key&gt;&lt;/foreign-keys&gt;&lt;ref-type name="Journal Article"&gt;17&lt;/ref-type&gt;&lt;contributors&gt;&lt;authors&gt;&lt;author&gt;Wood, Geof&lt;/author&gt;&lt;/authors&gt;&lt;/contributors&gt;&lt;titles&gt;&lt;title&gt;Staying secure, staying poor: the “Faustian Bargain”&lt;/title&gt;&lt;secondary-title&gt;World Development&lt;/secondary-title&gt;&lt;/titles&gt;&lt;periodical&gt;&lt;full-title&gt;World development&lt;/full-title&gt;&lt;/periodical&gt;&lt;pages&gt;455-471&lt;/pages&gt;&lt;volume&gt;31&lt;/volume&gt;&lt;number&gt;3&lt;/number&gt;&lt;dates&gt;&lt;year&gt;2003&lt;/year&gt;&lt;/dates&gt;&lt;isbn&gt;0305-750X&lt;/isbn&gt;&lt;urls&gt;&lt;/urls&gt;&lt;/record&gt;&lt;/Cite&gt;&lt;/EndNote&gt;</w:instrText>
      </w:r>
      <w:r w:rsidRPr="00AE59FC">
        <w:rPr>
          <w:sz w:val="24"/>
          <w:szCs w:val="24"/>
        </w:rPr>
        <w:fldChar w:fldCharType="separate"/>
      </w:r>
      <w:r w:rsidRPr="00AE59FC">
        <w:rPr>
          <w:noProof/>
          <w:sz w:val="24"/>
          <w:szCs w:val="24"/>
        </w:rPr>
        <w:t>(</w:t>
      </w:r>
      <w:hyperlink w:anchor="_ENREF_57" w:tooltip="Wood, 2003 #26" w:history="1">
        <w:r w:rsidR="00454CB1" w:rsidRPr="00AE59FC">
          <w:rPr>
            <w:noProof/>
            <w:sz w:val="24"/>
            <w:szCs w:val="24"/>
          </w:rPr>
          <w:t>Wood 2003</w:t>
        </w:r>
      </w:hyperlink>
      <w:r w:rsidRPr="00AE59FC">
        <w:rPr>
          <w:noProof/>
          <w:sz w:val="24"/>
          <w:szCs w:val="24"/>
        </w:rPr>
        <w:t>)</w:t>
      </w:r>
      <w:r w:rsidRPr="00AE59FC">
        <w:rPr>
          <w:sz w:val="24"/>
          <w:szCs w:val="24"/>
        </w:rPr>
        <w:fldChar w:fldCharType="end"/>
      </w:r>
      <w:r w:rsidRPr="00AE59FC">
        <w:rPr>
          <w:sz w:val="24"/>
          <w:szCs w:val="24"/>
        </w:rPr>
        <w:t xml:space="preserve">, </w:t>
      </w:r>
      <w:r w:rsidR="008D66DA">
        <w:rPr>
          <w:sz w:val="24"/>
          <w:szCs w:val="24"/>
        </w:rPr>
        <w:t>may include</w:t>
      </w:r>
      <w:r w:rsidR="00127684" w:rsidRPr="00AE59FC">
        <w:rPr>
          <w:sz w:val="24"/>
          <w:szCs w:val="24"/>
        </w:rPr>
        <w:t xml:space="preserve"> accessing money at a high interest rate from a money lender or another loan source</w:t>
      </w:r>
      <w:r w:rsidR="003F5B4E" w:rsidRPr="00AE59FC">
        <w:rPr>
          <w:sz w:val="24"/>
          <w:szCs w:val="24"/>
        </w:rPr>
        <w:t>,</w:t>
      </w:r>
      <w:r w:rsidR="00127684" w:rsidRPr="00AE59FC">
        <w:rPr>
          <w:sz w:val="24"/>
          <w:szCs w:val="24"/>
        </w:rPr>
        <w:t xml:space="preserve"> in order to pay off a microfinance debt </w:t>
      </w:r>
      <w:r w:rsidR="00127684" w:rsidRPr="00AE59FC">
        <w:rPr>
          <w:sz w:val="24"/>
          <w:szCs w:val="24"/>
        </w:rPr>
        <w:fldChar w:fldCharType="begin"/>
      </w:r>
      <w:r w:rsidR="001E7088" w:rsidRPr="00AE59FC">
        <w:rPr>
          <w:sz w:val="24"/>
          <w:szCs w:val="24"/>
        </w:rPr>
        <w:instrText xml:space="preserve"> ADDIN EN.CITE &lt;EndNote&gt;&lt;Cite&gt;&lt;Author&gt;Anderson&lt;/Author&gt;&lt;Year&gt;2002&lt;/Year&gt;&lt;RecNum&gt;32&lt;/RecNum&gt;&lt;DisplayText&gt;(Anderson et al. 2002)&lt;/DisplayText&gt;&lt;record&gt;&lt;rec-number&gt;32&lt;/rec-number&gt;&lt;foreign-keys&gt;&lt;key app="EN" db-id="wft9w05vtzd9v1eaa2evv2xcv2d5vd2psxzt" timestamp="1420014760"&gt;32&lt;/key&gt;&lt;/foreign-keys&gt;&lt;ref-type name="Report"&gt;27&lt;/ref-type&gt;&lt;contributors&gt;&lt;authors&gt;&lt;author&gt;Anderson, L&lt;/author&gt;&lt;author&gt;Gugerty, Mary Kay&lt;/author&gt;&lt;author&gt;Levine, O R&lt;/author&gt;&lt;author&gt;Weaver, Marcia&lt;/author&gt;&lt;/authors&gt;&lt;/contributors&gt;&lt;titles&gt;&lt;title&gt;Microfinance and HIV/AIDS: Five key questions on programme impact&lt;/title&gt;&lt;/titles&gt;&lt;dates&gt;&lt;year&gt;2002&lt;/year&gt;&lt;/dates&gt;&lt;pub-location&gt;Seattle, Washington&lt;/pub-location&gt;&lt;publisher&gt;Center for Health Education and Research, University of Washington&lt;/publisher&gt;&lt;urls&gt;&lt;/urls&gt;&lt;/record&gt;&lt;/Cite&gt;&lt;/EndNote&gt;</w:instrText>
      </w:r>
      <w:r w:rsidR="00127684" w:rsidRPr="00AE59FC">
        <w:rPr>
          <w:sz w:val="24"/>
          <w:szCs w:val="24"/>
        </w:rPr>
        <w:fldChar w:fldCharType="separate"/>
      </w:r>
      <w:r w:rsidR="00127684" w:rsidRPr="00AE59FC">
        <w:rPr>
          <w:noProof/>
          <w:sz w:val="24"/>
          <w:szCs w:val="24"/>
        </w:rPr>
        <w:t>(</w:t>
      </w:r>
      <w:hyperlink w:anchor="_ENREF_2" w:tooltip="Anderson, 2002 #32" w:history="1">
        <w:r w:rsidR="00454CB1" w:rsidRPr="00AE59FC">
          <w:rPr>
            <w:noProof/>
            <w:sz w:val="24"/>
            <w:szCs w:val="24"/>
          </w:rPr>
          <w:t>Anderson et al. 2002</w:t>
        </w:r>
      </w:hyperlink>
      <w:r w:rsidR="00127684" w:rsidRPr="00AE59FC">
        <w:rPr>
          <w:noProof/>
          <w:sz w:val="24"/>
          <w:szCs w:val="24"/>
        </w:rPr>
        <w:t>)</w:t>
      </w:r>
      <w:r w:rsidR="00127684" w:rsidRPr="00AE59FC">
        <w:rPr>
          <w:sz w:val="24"/>
          <w:szCs w:val="24"/>
        </w:rPr>
        <w:fldChar w:fldCharType="end"/>
      </w:r>
      <w:r w:rsidR="008D66DA">
        <w:rPr>
          <w:sz w:val="24"/>
          <w:szCs w:val="24"/>
        </w:rPr>
        <w:t xml:space="preserve">, or being a member of a group which places demands on an individuals beyond the microfinance activities which are hard to meet </w:t>
      </w:r>
      <w:r w:rsidR="008D66DA">
        <w:rPr>
          <w:sz w:val="24"/>
          <w:szCs w:val="24"/>
        </w:rPr>
        <w:fldChar w:fldCharType="begin"/>
      </w:r>
      <w:r w:rsidR="008D66DA">
        <w:rPr>
          <w:sz w:val="24"/>
          <w:szCs w:val="24"/>
        </w:rPr>
        <w:instrText xml:space="preserve"> ADDIN EN.CITE &lt;EndNote&gt;&lt;Cite&gt;&lt;Author&gt;Howson&lt;/Author&gt;&lt;Year&gt;2013&lt;/Year&gt;&lt;RecNum&gt;25&lt;/RecNum&gt;&lt;DisplayText&gt;(Howson 2013)&lt;/DisplayText&gt;&lt;record&gt;&lt;rec-number&gt;25&lt;/rec-number&gt;&lt;foreign-keys&gt;&lt;key app="EN" db-id="wft9w05vtzd9v1eaa2evv2xcv2d5vd2psxzt" timestamp="1419972691"&gt;25&lt;/key&gt;&lt;/foreign-keys&gt;&lt;ref-type name="Journal Article"&gt;17&lt;/ref-type&gt;&lt;contributors&gt;&lt;authors&gt;&lt;author&gt;Howson, Cynthia&lt;/author&gt;&lt;/authors&gt;&lt;/contributors&gt;&lt;titles&gt;&lt;title&gt;Adverse Incorporation and Microfinance among Cross-Border Traders in Senegal&lt;/title&gt;&lt;secondary-title&gt;World Development&lt;/secondary-title&gt;&lt;/titles&gt;&lt;periodical&gt;&lt;full-title&gt;World development&lt;/full-title&gt;&lt;/periodical&gt;&lt;pages&gt;199-208&lt;/pages&gt;&lt;volume&gt;42&lt;/volume&gt;&lt;dates&gt;&lt;year&gt;2013&lt;/year&gt;&lt;/dates&gt;&lt;isbn&gt;0305-750X&lt;/isbn&gt;&lt;urls&gt;&lt;/urls&gt;&lt;/record&gt;&lt;/Cite&gt;&lt;/EndNote&gt;</w:instrText>
      </w:r>
      <w:r w:rsidR="008D66DA">
        <w:rPr>
          <w:sz w:val="24"/>
          <w:szCs w:val="24"/>
        </w:rPr>
        <w:fldChar w:fldCharType="separate"/>
      </w:r>
      <w:r w:rsidR="008D66DA">
        <w:rPr>
          <w:noProof/>
          <w:sz w:val="24"/>
          <w:szCs w:val="24"/>
        </w:rPr>
        <w:t>(</w:t>
      </w:r>
      <w:hyperlink w:anchor="_ENREF_20" w:tooltip="Howson, 2013 #25" w:history="1">
        <w:r w:rsidR="00454CB1">
          <w:rPr>
            <w:noProof/>
            <w:sz w:val="24"/>
            <w:szCs w:val="24"/>
          </w:rPr>
          <w:t>Howson 2013</w:t>
        </w:r>
      </w:hyperlink>
      <w:r w:rsidR="008D66DA">
        <w:rPr>
          <w:noProof/>
          <w:sz w:val="24"/>
          <w:szCs w:val="24"/>
        </w:rPr>
        <w:t>)</w:t>
      </w:r>
      <w:r w:rsidR="008D66DA">
        <w:rPr>
          <w:sz w:val="24"/>
          <w:szCs w:val="24"/>
        </w:rPr>
        <w:fldChar w:fldCharType="end"/>
      </w:r>
      <w:r w:rsidR="00127684" w:rsidRPr="00AE59FC">
        <w:rPr>
          <w:sz w:val="24"/>
          <w:szCs w:val="24"/>
        </w:rPr>
        <w:t>.</w:t>
      </w:r>
    </w:p>
    <w:p w:rsidR="00495C20" w:rsidRPr="00AE59FC" w:rsidRDefault="00564B24" w:rsidP="00AE59FC">
      <w:pPr>
        <w:spacing w:line="480" w:lineRule="auto"/>
        <w:rPr>
          <w:sz w:val="24"/>
          <w:szCs w:val="24"/>
        </w:rPr>
      </w:pPr>
      <w:r w:rsidRPr="00AE59FC">
        <w:rPr>
          <w:sz w:val="24"/>
          <w:szCs w:val="24"/>
        </w:rPr>
        <w:t xml:space="preserve"> </w:t>
      </w:r>
    </w:p>
    <w:p w:rsidR="001554CF" w:rsidRDefault="001E7088" w:rsidP="00AE59FC">
      <w:pPr>
        <w:spacing w:line="480" w:lineRule="auto"/>
        <w:rPr>
          <w:sz w:val="24"/>
          <w:szCs w:val="24"/>
        </w:rPr>
      </w:pPr>
      <w:r w:rsidRPr="00AE59FC">
        <w:rPr>
          <w:sz w:val="24"/>
          <w:szCs w:val="24"/>
        </w:rPr>
        <w:t xml:space="preserve">The considerable </w:t>
      </w:r>
      <w:r w:rsidR="008D66DA">
        <w:rPr>
          <w:sz w:val="24"/>
          <w:szCs w:val="24"/>
        </w:rPr>
        <w:t xml:space="preserve">and varied </w:t>
      </w:r>
      <w:r w:rsidRPr="00AE59FC">
        <w:rPr>
          <w:sz w:val="24"/>
          <w:szCs w:val="24"/>
        </w:rPr>
        <w:t>experience with the implementation of microfinance projects and programmes in general and the more recent experience with microfinance initiatives linked to HIV prevention, points to the importance of not seeking a `“one-size-fits-all” appr</w:t>
      </w:r>
      <w:r w:rsidR="008D66DA">
        <w:rPr>
          <w:sz w:val="24"/>
          <w:szCs w:val="24"/>
        </w:rPr>
        <w:t>oach to</w:t>
      </w:r>
      <w:r w:rsidRPr="00AE59FC">
        <w:rPr>
          <w:sz w:val="24"/>
          <w:szCs w:val="24"/>
        </w:rPr>
        <w:t xml:space="preserve"> economic programmes linked to HIV </w:t>
      </w:r>
      <w:r w:rsidRPr="00AE59FC">
        <w:rPr>
          <w:sz w:val="24"/>
          <w:szCs w:val="24"/>
        </w:rPr>
        <w:fldChar w:fldCharType="begin"/>
      </w:r>
      <w:r w:rsidRPr="00AE59FC">
        <w:rPr>
          <w:sz w:val="24"/>
          <w:szCs w:val="24"/>
        </w:rPr>
        <w:instrText xml:space="preserve"> ADDIN EN.CITE &lt;EndNote&gt;&lt;Cite&gt;&lt;Author&gt;Dworkin&lt;/Author&gt;&lt;Year&gt;2009&lt;/Year&gt;&lt;RecNum&gt;30&lt;/RecNum&gt;&lt;DisplayText&gt;(Dworkin and Blankenship 2009)&lt;/DisplayText&gt;&lt;record&gt;&lt;rec-number&gt;30&lt;/rec-number&gt;&lt;foreign-keys&gt;&lt;key app="EN" db-id="wft9w05vtzd9v1eaa2evv2xcv2d5vd2psxzt" timestamp="1420013295"&gt;30&lt;/key&gt;&lt;/foreign-keys&gt;&lt;ref-type name="Journal Article"&gt;17&lt;/ref-type&gt;&lt;contributors&gt;&lt;authors&gt;&lt;author&gt;Dworkin, Shari L&lt;/author&gt;&lt;author&gt;Blankenship, Kim&lt;/author&gt;&lt;/authors&gt;&lt;/contributors&gt;&lt;titles&gt;&lt;title&gt;Microfinance and HIV/AIDS prevention: assessing its promise and limitations&lt;/title&gt;&lt;secondary-title&gt;AIDS and Behavior&lt;/secondary-title&gt;&lt;/titles&gt;&lt;periodical&gt;&lt;full-title&gt;AIDS and Behavior&lt;/full-title&gt;&lt;/periodical&gt;&lt;pages&gt;462-469&lt;/pages&gt;&lt;volume&gt;13&lt;/volume&gt;&lt;number&gt;3&lt;/number&gt;&lt;dates&gt;&lt;year&gt;2009&lt;/year&gt;&lt;/dates&gt;&lt;isbn&gt;1090-7165&lt;/isbn&gt;&lt;urls&gt;&lt;/urls&gt;&lt;/record&gt;&lt;/Cite&gt;&lt;/EndNote&gt;</w:instrText>
      </w:r>
      <w:r w:rsidRPr="00AE59FC">
        <w:rPr>
          <w:sz w:val="24"/>
          <w:szCs w:val="24"/>
        </w:rPr>
        <w:fldChar w:fldCharType="separate"/>
      </w:r>
      <w:r w:rsidRPr="00AE59FC">
        <w:rPr>
          <w:noProof/>
          <w:sz w:val="24"/>
          <w:szCs w:val="24"/>
        </w:rPr>
        <w:t>(</w:t>
      </w:r>
      <w:hyperlink w:anchor="_ENREF_18" w:tooltip="Dworkin, 2009 #30" w:history="1">
        <w:r w:rsidR="00454CB1" w:rsidRPr="00AE59FC">
          <w:rPr>
            <w:noProof/>
            <w:sz w:val="24"/>
            <w:szCs w:val="24"/>
          </w:rPr>
          <w:t>Dworkin and Blankenship 2009</w:t>
        </w:r>
      </w:hyperlink>
      <w:r w:rsidRPr="00AE59FC">
        <w:rPr>
          <w:noProof/>
          <w:sz w:val="24"/>
          <w:szCs w:val="24"/>
        </w:rPr>
        <w:t>)</w:t>
      </w:r>
      <w:r w:rsidRPr="00AE59FC">
        <w:rPr>
          <w:sz w:val="24"/>
          <w:szCs w:val="24"/>
        </w:rPr>
        <w:fldChar w:fldCharType="end"/>
      </w:r>
      <w:r w:rsidRPr="00AE59FC">
        <w:rPr>
          <w:sz w:val="24"/>
          <w:szCs w:val="24"/>
        </w:rPr>
        <w:t xml:space="preserve">.  </w:t>
      </w:r>
      <w:r w:rsidR="00C04397" w:rsidRPr="00AE59FC">
        <w:rPr>
          <w:sz w:val="24"/>
          <w:szCs w:val="24"/>
        </w:rPr>
        <w:t xml:space="preserve">Recent trials of interventions such as SHAZ! in Zimbabwe </w:t>
      </w:r>
      <w:r w:rsidR="00C04397" w:rsidRPr="00AE59FC">
        <w:rPr>
          <w:sz w:val="24"/>
          <w:szCs w:val="24"/>
        </w:rPr>
        <w:fldChar w:fldCharType="begin"/>
      </w:r>
      <w:r w:rsidR="00C04397" w:rsidRPr="00AE59FC">
        <w:rPr>
          <w:sz w:val="24"/>
          <w:szCs w:val="24"/>
        </w:rPr>
        <w:instrText xml:space="preserve"> ADDIN EN.CITE &lt;EndNote&gt;&lt;Cite&gt;&lt;Author&gt;Dunbar&lt;/Author&gt;&lt;Year&gt;2010&lt;/Year&gt;&lt;RecNum&gt;55&lt;/RecNum&gt;&lt;DisplayText&gt;(Dunbar et al. 2010)&lt;/DisplayText&gt;&lt;record&gt;&lt;rec-number&gt;55&lt;/rec-number&gt;&lt;foreign-keys&gt;&lt;key app="EN" db-id="wft9w05vtzd9v1eaa2evv2xcv2d5vd2psxzt" timestamp="1420037455"&gt;55&lt;/key&gt;&lt;/foreign-keys&gt;&lt;ref-type name="Journal Article"&gt;17&lt;/ref-type&gt;&lt;contributors&gt;&lt;authors&gt;&lt;author&gt;Dunbar, Megan S&lt;/author&gt;&lt;author&gt;Maternowska, M Catherine&lt;/author&gt;&lt;author&gt;Kang, Mi-Suk J&lt;/author&gt;&lt;author&gt;Laver, Susan M&lt;/author&gt;&lt;author&gt;Mudekunye-Mahaka, Imelda&lt;/author&gt;&lt;author&gt;Padian, Nancy S&lt;/author&gt;&lt;/authors&gt;&lt;/contributors&gt;&lt;titles&gt;&lt;title&gt;Findings from SHAZ!: a feasibility study of a microcredit and life-skills HIV prevention intervention to reduce risk among adolescent female orphans in Zimbabwe&lt;/title&gt;&lt;secondary-title&gt;Journal of Prevention and Intervention in the Community&lt;/secondary-title&gt;&lt;/titles&gt;&lt;periodical&gt;&lt;full-title&gt;Journal of Prevention and Intervention in the Community&lt;/full-title&gt;&lt;/periodical&gt;&lt;pages&gt;147-161&lt;/pages&gt;&lt;volume&gt;38&lt;/volume&gt;&lt;number&gt;2&lt;/number&gt;&lt;dates&gt;&lt;year&gt;2010&lt;/year&gt;&lt;/dates&gt;&lt;isbn&gt;1085-2352&lt;/isbn&gt;&lt;urls&gt;&lt;/urls&gt;&lt;/record&gt;&lt;/Cite&gt;&lt;/EndNote&gt;</w:instrText>
      </w:r>
      <w:r w:rsidR="00C04397" w:rsidRPr="00AE59FC">
        <w:rPr>
          <w:sz w:val="24"/>
          <w:szCs w:val="24"/>
        </w:rPr>
        <w:fldChar w:fldCharType="separate"/>
      </w:r>
      <w:r w:rsidR="00C04397" w:rsidRPr="00AE59FC">
        <w:rPr>
          <w:noProof/>
          <w:sz w:val="24"/>
          <w:szCs w:val="24"/>
        </w:rPr>
        <w:t>(</w:t>
      </w:r>
      <w:hyperlink w:anchor="_ENREF_15" w:tooltip="Dunbar, 2010 #55" w:history="1">
        <w:r w:rsidR="00454CB1" w:rsidRPr="00AE59FC">
          <w:rPr>
            <w:noProof/>
            <w:sz w:val="24"/>
            <w:szCs w:val="24"/>
          </w:rPr>
          <w:t>Dunbar et al. 2010</w:t>
        </w:r>
      </w:hyperlink>
      <w:r w:rsidR="00C04397" w:rsidRPr="00AE59FC">
        <w:rPr>
          <w:noProof/>
          <w:sz w:val="24"/>
          <w:szCs w:val="24"/>
        </w:rPr>
        <w:t>)</w:t>
      </w:r>
      <w:r w:rsidR="00C04397" w:rsidRPr="00AE59FC">
        <w:rPr>
          <w:sz w:val="24"/>
          <w:szCs w:val="24"/>
        </w:rPr>
        <w:fldChar w:fldCharType="end"/>
      </w:r>
      <w:r w:rsidR="00982C2E" w:rsidRPr="00AE59FC">
        <w:rPr>
          <w:sz w:val="24"/>
          <w:szCs w:val="24"/>
        </w:rPr>
        <w:t xml:space="preserve"> which did include a microfinance component</w:t>
      </w:r>
      <w:r w:rsidR="008D66DA">
        <w:rPr>
          <w:sz w:val="24"/>
          <w:szCs w:val="24"/>
        </w:rPr>
        <w:t>,</w:t>
      </w:r>
      <w:r w:rsidR="00C04397" w:rsidRPr="00AE59FC">
        <w:rPr>
          <w:sz w:val="24"/>
          <w:szCs w:val="24"/>
        </w:rPr>
        <w:t xml:space="preserve"> and the SHARE and SASA! trials in Uganda </w:t>
      </w:r>
      <w:r w:rsidR="00C04397" w:rsidRPr="00AE59FC">
        <w:rPr>
          <w:sz w:val="24"/>
          <w:szCs w:val="24"/>
        </w:rPr>
        <w:fldChar w:fldCharType="begin">
          <w:fldData xml:space="preserve">PEVuZE5vdGU+PENpdGU+PEF1dGhvcj5XYWdtYW48L0F1dGhvcj48WWVhcj4yMDE1PC9ZZWFyPjxS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</w:fldData>
        </w:fldChar>
      </w:r>
      <w:r w:rsidR="00C04397" w:rsidRPr="00AE59FC">
        <w:rPr>
          <w:sz w:val="24"/>
          <w:szCs w:val="24"/>
        </w:rPr>
        <w:instrText xml:space="preserve"> ADDIN EN.CITE </w:instrText>
      </w:r>
      <w:r w:rsidR="00C04397" w:rsidRPr="00AE59FC">
        <w:rPr>
          <w:sz w:val="24"/>
          <w:szCs w:val="24"/>
        </w:rPr>
        <w:fldChar w:fldCharType="begin">
          <w:fldData xml:space="preserve">PEVuZE5vdGU+PENpdGU+PEF1dGhvcj5XYWdtYW48L0F1dGhvcj48WWVhcj4yMDE1PC9ZZWFyPjxS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</w:fldData>
        </w:fldChar>
      </w:r>
      <w:r w:rsidR="00C04397" w:rsidRPr="00AE59FC">
        <w:rPr>
          <w:sz w:val="24"/>
          <w:szCs w:val="24"/>
        </w:rPr>
        <w:instrText xml:space="preserve"> ADDIN EN.CITE.DATA </w:instrText>
      </w:r>
      <w:r w:rsidR="00C04397" w:rsidRPr="00AE59FC">
        <w:rPr>
          <w:sz w:val="24"/>
          <w:szCs w:val="24"/>
        </w:rPr>
      </w:r>
      <w:r w:rsidR="00C04397" w:rsidRPr="00AE59FC">
        <w:rPr>
          <w:sz w:val="24"/>
          <w:szCs w:val="24"/>
        </w:rPr>
        <w:fldChar w:fldCharType="end"/>
      </w:r>
      <w:r w:rsidR="00C04397" w:rsidRPr="00AE59FC">
        <w:rPr>
          <w:sz w:val="24"/>
          <w:szCs w:val="24"/>
        </w:rPr>
      </w:r>
      <w:r w:rsidR="00C04397" w:rsidRPr="00AE59FC">
        <w:rPr>
          <w:sz w:val="24"/>
          <w:szCs w:val="24"/>
        </w:rPr>
        <w:fldChar w:fldCharType="separate"/>
      </w:r>
      <w:r w:rsidR="00C04397" w:rsidRPr="00AE59FC">
        <w:rPr>
          <w:noProof/>
          <w:sz w:val="24"/>
          <w:szCs w:val="24"/>
        </w:rPr>
        <w:t>(</w:t>
      </w:r>
      <w:hyperlink w:anchor="_ENREF_56" w:tooltip="Wagman, 2015 #56" w:history="1">
        <w:r w:rsidR="00454CB1" w:rsidRPr="00AE59FC">
          <w:rPr>
            <w:noProof/>
            <w:sz w:val="24"/>
            <w:szCs w:val="24"/>
          </w:rPr>
          <w:t>Wagman et al. 2015</w:t>
        </w:r>
      </w:hyperlink>
      <w:r w:rsidR="00C04397" w:rsidRPr="00AE59FC">
        <w:rPr>
          <w:noProof/>
          <w:sz w:val="24"/>
          <w:szCs w:val="24"/>
        </w:rPr>
        <w:t xml:space="preserve">, </w:t>
      </w:r>
      <w:hyperlink w:anchor="_ENREF_25" w:tooltip="Jewkes, 2015 #57" w:history="1">
        <w:r w:rsidR="00454CB1" w:rsidRPr="00AE59FC">
          <w:rPr>
            <w:noProof/>
            <w:sz w:val="24"/>
            <w:szCs w:val="24"/>
          </w:rPr>
          <w:t>Jewkes 2015</w:t>
        </w:r>
      </w:hyperlink>
      <w:r w:rsidR="00C04397" w:rsidRPr="00AE59FC">
        <w:rPr>
          <w:noProof/>
          <w:sz w:val="24"/>
          <w:szCs w:val="24"/>
        </w:rPr>
        <w:t xml:space="preserve">, </w:t>
      </w:r>
      <w:hyperlink w:anchor="_ENREF_1" w:tooltip="Abramsky, 2014 #58" w:history="1">
        <w:r w:rsidR="00454CB1" w:rsidRPr="00AE59FC">
          <w:rPr>
            <w:noProof/>
            <w:sz w:val="24"/>
            <w:szCs w:val="24"/>
          </w:rPr>
          <w:t>Abramsky et al. 2014</w:t>
        </w:r>
      </w:hyperlink>
      <w:r w:rsidR="00C04397" w:rsidRPr="00AE59FC">
        <w:rPr>
          <w:noProof/>
          <w:sz w:val="24"/>
          <w:szCs w:val="24"/>
        </w:rPr>
        <w:t>)</w:t>
      </w:r>
      <w:r w:rsidR="00C04397" w:rsidRPr="00AE59FC">
        <w:rPr>
          <w:sz w:val="24"/>
          <w:szCs w:val="24"/>
        </w:rPr>
        <w:fldChar w:fldCharType="end"/>
      </w:r>
      <w:r w:rsidR="00C04397" w:rsidRPr="00AE59FC">
        <w:rPr>
          <w:sz w:val="24"/>
          <w:szCs w:val="24"/>
        </w:rPr>
        <w:t>, which</w:t>
      </w:r>
      <w:r w:rsidR="00982C2E" w:rsidRPr="00AE59FC">
        <w:rPr>
          <w:sz w:val="24"/>
          <w:szCs w:val="24"/>
        </w:rPr>
        <w:t xml:space="preserve"> did not include microfinance but which</w:t>
      </w:r>
      <w:r w:rsidR="00C04397" w:rsidRPr="00AE59FC">
        <w:rPr>
          <w:sz w:val="24"/>
          <w:szCs w:val="24"/>
        </w:rPr>
        <w:t xml:space="preserve"> built on the learning from the IMAGE study</w:t>
      </w:r>
      <w:r w:rsidR="008978CD">
        <w:rPr>
          <w:sz w:val="24"/>
          <w:szCs w:val="24"/>
        </w:rPr>
        <w:t>,</w:t>
      </w:r>
      <w:r w:rsidR="00C04397" w:rsidRPr="00AE59FC">
        <w:rPr>
          <w:sz w:val="24"/>
          <w:szCs w:val="24"/>
        </w:rPr>
        <w:t xml:space="preserve"> </w:t>
      </w:r>
      <w:r w:rsidR="00982C2E" w:rsidRPr="00AE59FC">
        <w:rPr>
          <w:sz w:val="24"/>
          <w:szCs w:val="24"/>
        </w:rPr>
        <w:t xml:space="preserve">point to the value of interventions that have a range of components, and which do not just target one particular group in a community.  However, </w:t>
      </w:r>
      <w:r w:rsidR="008D66DA">
        <w:rPr>
          <w:sz w:val="24"/>
          <w:szCs w:val="24"/>
        </w:rPr>
        <w:t>even these initiatives demand time which may be difficult for the poorest people, or marginalised ethnic/social groups to commit to.  W</w:t>
      </w:r>
      <w:r w:rsidR="00982C2E" w:rsidRPr="00AE59FC">
        <w:rPr>
          <w:sz w:val="24"/>
          <w:szCs w:val="24"/>
        </w:rPr>
        <w:t>omen and men who are unable (or prefer not) to take part in group activities also need HIV prevention support</w:t>
      </w:r>
      <w:r w:rsidR="008D66DA">
        <w:rPr>
          <w:sz w:val="24"/>
          <w:szCs w:val="24"/>
        </w:rPr>
        <w:t xml:space="preserve"> tailored to their circumstances</w:t>
      </w:r>
      <w:r w:rsidR="00982C2E" w:rsidRPr="00AE59FC">
        <w:rPr>
          <w:sz w:val="24"/>
          <w:szCs w:val="24"/>
        </w:rPr>
        <w:t xml:space="preserve">.  </w:t>
      </w:r>
      <w:r w:rsidR="008D66DA">
        <w:rPr>
          <w:sz w:val="24"/>
          <w:szCs w:val="24"/>
        </w:rPr>
        <w:t xml:space="preserve">The quest for a new approach, a new magic bullet, reminds me of </w:t>
      </w:r>
      <w:r w:rsidR="00982C2E" w:rsidRPr="00AE59FC">
        <w:rPr>
          <w:sz w:val="24"/>
          <w:szCs w:val="24"/>
        </w:rPr>
        <w:t>Patricia Bonnard</w:t>
      </w:r>
      <w:r w:rsidR="008F6B61" w:rsidRPr="00AE59FC">
        <w:rPr>
          <w:sz w:val="24"/>
          <w:szCs w:val="24"/>
        </w:rPr>
        <w:t xml:space="preserve"> </w:t>
      </w:r>
      <w:r w:rsidR="008F6B61" w:rsidRPr="00AE59FC">
        <w:rPr>
          <w:sz w:val="24"/>
          <w:szCs w:val="24"/>
        </w:rPr>
        <w:fldChar w:fldCharType="begin"/>
      </w:r>
      <w:r w:rsidR="008F6B61" w:rsidRPr="00AE59FC">
        <w:rPr>
          <w:sz w:val="24"/>
          <w:szCs w:val="24"/>
        </w:rPr>
        <w:instrText xml:space="preserve"> ADDIN EN.CITE &lt;EndNote&gt;&lt;Cite ExcludeAuth="1"&gt;&lt;Author&gt;Bonnard&lt;/Author&gt;&lt;Year&gt;2002&lt;/Year&gt;&lt;RecNum&gt;59&lt;/RecNum&gt;&lt;DisplayText&gt;(2002)&lt;/DisplayText&gt;&lt;record&gt;&lt;rec-number&gt;59&lt;/rec-number&gt;&lt;foreign-keys&gt;&lt;key app="EN" db-id="wft9w05vtzd9v1eaa2evv2xcv2d5vd2psxzt" timestamp="1420038426"&gt;59&lt;/key&gt;&lt;/foreign-keys&gt;&lt;ref-type name="Report"&gt;27&lt;/ref-type&gt;&lt;contributors&gt;&lt;authors&gt;&lt;author&gt;Bonnard, Patricia&lt;/author&gt;&lt;/authors&gt;&lt;/contributors&gt;&lt;titles&gt;&lt;title&gt;HIV/AIDS mitigation: using what we already know&lt;/title&gt;&lt;secondary-title&gt;Technical Note No. 5&lt;/secondary-title&gt;&lt;/titles&gt;&lt;dates&gt;&lt;year&gt;2002&lt;/year&gt;&lt;/dates&gt;&lt;pub-location&gt;Washington D.C.&lt;/pub-location&gt;&lt;publisher&gt;USAID&lt;/publisher&gt;&lt;urls&gt;&lt;/urls&gt;&lt;/record&gt;&lt;/Cite&gt;&lt;/EndNote&gt;</w:instrText>
      </w:r>
      <w:r w:rsidR="008F6B61" w:rsidRPr="00AE59FC">
        <w:rPr>
          <w:sz w:val="24"/>
          <w:szCs w:val="24"/>
        </w:rPr>
        <w:fldChar w:fldCharType="separate"/>
      </w:r>
      <w:r w:rsidR="008F6B61" w:rsidRPr="00AE59FC">
        <w:rPr>
          <w:noProof/>
          <w:sz w:val="24"/>
          <w:szCs w:val="24"/>
        </w:rPr>
        <w:t>(</w:t>
      </w:r>
      <w:hyperlink w:anchor="_ENREF_10" w:tooltip="Bonnard, 2002 #59" w:history="1">
        <w:r w:rsidR="00454CB1" w:rsidRPr="00AE59FC">
          <w:rPr>
            <w:noProof/>
            <w:sz w:val="24"/>
            <w:szCs w:val="24"/>
          </w:rPr>
          <w:t>2002</w:t>
        </w:r>
      </w:hyperlink>
      <w:r w:rsidR="008F6B61" w:rsidRPr="00AE59FC">
        <w:rPr>
          <w:noProof/>
          <w:sz w:val="24"/>
          <w:szCs w:val="24"/>
        </w:rPr>
        <w:t>)</w:t>
      </w:r>
      <w:r w:rsidR="008F6B61" w:rsidRPr="00AE59FC">
        <w:rPr>
          <w:sz w:val="24"/>
          <w:szCs w:val="24"/>
        </w:rPr>
        <w:fldChar w:fldCharType="end"/>
      </w:r>
      <w:r w:rsidR="008F6B61" w:rsidRPr="00AE59FC">
        <w:rPr>
          <w:sz w:val="24"/>
          <w:szCs w:val="24"/>
        </w:rPr>
        <w:t xml:space="preserve"> </w:t>
      </w:r>
      <w:r w:rsidR="008D66DA">
        <w:rPr>
          <w:sz w:val="24"/>
          <w:szCs w:val="24"/>
        </w:rPr>
        <w:t xml:space="preserve">short paper in which she </w:t>
      </w:r>
      <w:r w:rsidR="008F6B61" w:rsidRPr="00AE59FC">
        <w:rPr>
          <w:sz w:val="24"/>
          <w:szCs w:val="24"/>
        </w:rPr>
        <w:t xml:space="preserve">suggested that the impact of HIV could be mitigated if we used what we know already to encourage general development, rather than looking for </w:t>
      </w:r>
      <w:r w:rsidR="008D66DA">
        <w:rPr>
          <w:sz w:val="24"/>
          <w:szCs w:val="24"/>
        </w:rPr>
        <w:t>something new</w:t>
      </w:r>
      <w:r w:rsidR="008F6B61" w:rsidRPr="00AE59FC">
        <w:rPr>
          <w:sz w:val="24"/>
          <w:szCs w:val="24"/>
        </w:rPr>
        <w:t>.  Organisations engaged in microfinance need to</w:t>
      </w:r>
      <w:r w:rsidR="008D66DA">
        <w:rPr>
          <w:sz w:val="24"/>
          <w:szCs w:val="24"/>
        </w:rPr>
        <w:t xml:space="preserve"> continue to</w:t>
      </w:r>
      <w:r w:rsidR="008F6B61" w:rsidRPr="00AE59FC">
        <w:rPr>
          <w:sz w:val="24"/>
          <w:szCs w:val="24"/>
        </w:rPr>
        <w:t xml:space="preserve"> </w:t>
      </w:r>
      <w:r w:rsidR="008F6B61" w:rsidRPr="00AE59FC">
        <w:rPr>
          <w:sz w:val="24"/>
          <w:szCs w:val="24"/>
        </w:rPr>
        <w:lastRenderedPageBreak/>
        <w:t xml:space="preserve">take and approach which is `based on an empirically-based understanding of the relationship between context, approach and impact’ </w:t>
      </w:r>
      <w:r w:rsidR="008F6B61" w:rsidRPr="00AE59FC">
        <w:rPr>
          <w:sz w:val="24"/>
          <w:szCs w:val="24"/>
        </w:rPr>
        <w:fldChar w:fldCharType="begin"/>
      </w:r>
      <w:r w:rsidR="00AD4251">
        <w:rPr>
          <w:sz w:val="24"/>
          <w:szCs w:val="24"/>
        </w:rPr>
        <w:instrText xml:space="preserve"> ADDIN EN.CITE &lt;EndNote&gt;&lt;Cite&gt;&lt;Author&gt;Kabeer&lt;/Author&gt;&lt;Year&gt;2005&lt;/Year&gt;&lt;RecNum&gt;24&lt;/RecNum&gt;&lt;Pages&gt;4709&lt;/Pages&gt;&lt;DisplayText&gt;(Kabeer 2005, 4709)&lt;/DisplayText&gt;&lt;record&gt;&lt;rec-number&gt;24&lt;/rec-number&gt;&lt;foreign-keys&gt;&lt;key app="EN" db-id="wft9w05vtzd9v1eaa2evv2xcv2d5vd2psxzt" timestamp="1419970019"&gt;24&lt;/key&gt;&lt;/foreign-keys&gt;&lt;ref-type name="Journal Article"&gt;17&lt;/ref-type&gt;&lt;contributors&gt;&lt;authors&gt;&lt;author&gt;Kabeer, Naila&lt;/author&gt;&lt;/authors&gt;&lt;/contributors&gt;&lt;titles&gt;&lt;title&gt;Is microfinance a &amp;apos;magic bullet&amp;apos;for women&amp;apos;s empowerment? Analysis of Findings from South Asia&lt;/title&gt;&lt;secondary-title&gt;Economic and Political Weekly&lt;/secondary-title&gt;&lt;/titles&gt;&lt;periodical&gt;&lt;full-title&gt;Economic and Political Weekly&lt;/full-title&gt;&lt;/periodical&gt;&lt;pages&gt;4709-4718&lt;/pages&gt;&lt;volume&gt;40&lt;/volume&gt;&lt;number&gt;44/45&lt;/number&gt;&lt;dates&gt;&lt;year&gt;2005&lt;/year&gt;&lt;/dates&gt;&lt;isbn&gt;0012-9976&lt;/isbn&gt;&lt;urls&gt;&lt;/urls&gt;&lt;/record&gt;&lt;/Cite&gt;&lt;/EndNote&gt;</w:instrText>
      </w:r>
      <w:r w:rsidR="008F6B61" w:rsidRPr="00AE59FC">
        <w:rPr>
          <w:sz w:val="24"/>
          <w:szCs w:val="24"/>
        </w:rPr>
        <w:fldChar w:fldCharType="separate"/>
      </w:r>
      <w:r w:rsidR="008F6B61" w:rsidRPr="00AE59FC">
        <w:rPr>
          <w:noProof/>
          <w:sz w:val="24"/>
          <w:szCs w:val="24"/>
        </w:rPr>
        <w:t>(</w:t>
      </w:r>
      <w:hyperlink w:anchor="_ENREF_26" w:tooltip="Kabeer, 2005 #24" w:history="1">
        <w:r w:rsidR="00454CB1" w:rsidRPr="00AE59FC">
          <w:rPr>
            <w:noProof/>
            <w:sz w:val="24"/>
            <w:szCs w:val="24"/>
          </w:rPr>
          <w:t>Kabeer 2005, 4709</w:t>
        </w:r>
      </w:hyperlink>
      <w:r w:rsidR="008F6B61" w:rsidRPr="00AE59FC">
        <w:rPr>
          <w:noProof/>
          <w:sz w:val="24"/>
          <w:szCs w:val="24"/>
        </w:rPr>
        <w:t>)</w:t>
      </w:r>
      <w:r w:rsidR="008F6B61" w:rsidRPr="00AE59FC">
        <w:rPr>
          <w:sz w:val="24"/>
          <w:szCs w:val="24"/>
        </w:rPr>
        <w:fldChar w:fldCharType="end"/>
      </w:r>
      <w:r w:rsidR="008D66DA">
        <w:rPr>
          <w:sz w:val="24"/>
          <w:szCs w:val="24"/>
        </w:rPr>
        <w:t xml:space="preserve"> with HIV prevention interventions also building from this understanding</w:t>
      </w:r>
      <w:r w:rsidR="00426170" w:rsidRPr="00AE59FC">
        <w:rPr>
          <w:sz w:val="24"/>
          <w:szCs w:val="24"/>
        </w:rPr>
        <w:t xml:space="preserve">.  </w:t>
      </w:r>
      <w:r w:rsidR="008D66DA">
        <w:rPr>
          <w:sz w:val="24"/>
          <w:szCs w:val="24"/>
        </w:rPr>
        <w:t>T</w:t>
      </w:r>
      <w:r w:rsidR="008F6B61" w:rsidRPr="00AE59FC">
        <w:rPr>
          <w:sz w:val="24"/>
          <w:szCs w:val="24"/>
        </w:rPr>
        <w:t>hat is not to say that women like the fish traders on the shores of Lake Malawi should not have access to microcredit</w:t>
      </w:r>
      <w:r w:rsidR="008D66DA">
        <w:rPr>
          <w:sz w:val="24"/>
          <w:szCs w:val="24"/>
        </w:rPr>
        <w:t xml:space="preserve"> if that is what they want</w:t>
      </w:r>
      <w:r w:rsidR="008F6B61" w:rsidRPr="00AE59FC">
        <w:rPr>
          <w:sz w:val="24"/>
          <w:szCs w:val="24"/>
        </w:rPr>
        <w:t xml:space="preserve">; there are many benefits from having access to loans.  </w:t>
      </w:r>
      <w:r w:rsidR="00426170" w:rsidRPr="00AE59FC">
        <w:rPr>
          <w:sz w:val="24"/>
          <w:szCs w:val="24"/>
        </w:rPr>
        <w:t>But, perhaps with the growing body of information on the unintended outcomes from such projects microfinance models might be adjusted or additional support put in place, to try to limit negative un</w:t>
      </w:r>
      <w:r w:rsidR="008D66DA">
        <w:rPr>
          <w:sz w:val="24"/>
          <w:szCs w:val="24"/>
        </w:rPr>
        <w:t xml:space="preserve">intended consequences.   </w:t>
      </w:r>
    </w:p>
    <w:p w:rsidR="00223A5B" w:rsidRDefault="00223A5B" w:rsidP="00F6221B">
      <w:pPr>
        <w:spacing w:line="480" w:lineRule="auto"/>
        <w:rPr>
          <w:sz w:val="24"/>
          <w:szCs w:val="24"/>
        </w:rPr>
      </w:pPr>
    </w:p>
    <w:p w:rsidR="001E7088" w:rsidRDefault="001554CF" w:rsidP="00F6221B">
      <w:pPr>
        <w:spacing w:line="480" w:lineRule="auto"/>
        <w:rPr>
          <w:sz w:val="24"/>
          <w:szCs w:val="24"/>
        </w:rPr>
      </w:pPr>
      <w:r>
        <w:rPr>
          <w:sz w:val="24"/>
          <w:szCs w:val="24"/>
        </w:rPr>
        <w:t xml:space="preserve">The intimate link between the enthusiasm for microfinance </w:t>
      </w:r>
      <w:r w:rsidR="0015096C">
        <w:rPr>
          <w:sz w:val="24"/>
          <w:szCs w:val="24"/>
        </w:rPr>
        <w:t xml:space="preserve">as a poverty alleviation strategy </w:t>
      </w:r>
      <w:r>
        <w:rPr>
          <w:sz w:val="24"/>
          <w:szCs w:val="24"/>
        </w:rPr>
        <w:t xml:space="preserve">and neoliberalism should not be forgotten.  </w:t>
      </w:r>
      <w:r w:rsidR="00F6221B">
        <w:rPr>
          <w:sz w:val="24"/>
          <w:szCs w:val="24"/>
        </w:rPr>
        <w:t>Encouraging people, particularly women, to take loans may provide short-term benefits</w:t>
      </w:r>
      <w:r w:rsidR="008978CD">
        <w:rPr>
          <w:sz w:val="24"/>
          <w:szCs w:val="24"/>
        </w:rPr>
        <w:t>, including benefits to health,</w:t>
      </w:r>
      <w:r w:rsidR="00F6221B">
        <w:rPr>
          <w:sz w:val="24"/>
          <w:szCs w:val="24"/>
        </w:rPr>
        <w:t xml:space="preserve"> but does not transform the power structures in society if poor women and their families are locked into loan repayments </w:t>
      </w:r>
      <w:r w:rsidR="0015096C">
        <w:rPr>
          <w:sz w:val="24"/>
          <w:szCs w:val="24"/>
        </w:rPr>
        <w:t>(</w:t>
      </w:r>
      <w:r w:rsidR="00F6221B">
        <w:rPr>
          <w:sz w:val="24"/>
          <w:szCs w:val="24"/>
        </w:rPr>
        <w:t>often at high rates of interest</w:t>
      </w:r>
      <w:r w:rsidR="0015096C">
        <w:rPr>
          <w:sz w:val="24"/>
          <w:szCs w:val="24"/>
        </w:rPr>
        <w:t>)</w:t>
      </w:r>
      <w:r w:rsidR="00F6221B">
        <w:rPr>
          <w:sz w:val="24"/>
          <w:szCs w:val="24"/>
        </w:rPr>
        <w:t>.  T</w:t>
      </w:r>
      <w:r w:rsidR="008D66DA">
        <w:rPr>
          <w:sz w:val="24"/>
          <w:szCs w:val="24"/>
        </w:rPr>
        <w:t>he reality is that small adjustments will not be enough.  S</w:t>
      </w:r>
      <w:r w:rsidR="00426170" w:rsidRPr="00AE59FC">
        <w:rPr>
          <w:sz w:val="24"/>
          <w:szCs w:val="24"/>
        </w:rPr>
        <w:t xml:space="preserve">tructural change is a necessity if HIV prevention and development programmes </w:t>
      </w:r>
      <w:r w:rsidR="0015096C">
        <w:rPr>
          <w:sz w:val="24"/>
          <w:szCs w:val="24"/>
        </w:rPr>
        <w:t>which include</w:t>
      </w:r>
      <w:r w:rsidR="00F6221B">
        <w:rPr>
          <w:sz w:val="24"/>
          <w:szCs w:val="24"/>
        </w:rPr>
        <w:t xml:space="preserve"> microfinance </w:t>
      </w:r>
      <w:r w:rsidR="00426170" w:rsidRPr="00AE59FC">
        <w:rPr>
          <w:sz w:val="24"/>
          <w:szCs w:val="24"/>
        </w:rPr>
        <w:t xml:space="preserve">are to respond to the broader </w:t>
      </w:r>
      <w:r w:rsidR="00AD3C25" w:rsidRPr="00AE59FC">
        <w:rPr>
          <w:sz w:val="24"/>
          <w:szCs w:val="24"/>
        </w:rPr>
        <w:t xml:space="preserve">economic and social issues poor women and men face, in Africa and elsewhere </w:t>
      </w:r>
      <w:r w:rsidR="00AD3C25" w:rsidRPr="00AE59FC">
        <w:rPr>
          <w:sz w:val="24"/>
          <w:szCs w:val="24"/>
        </w:rPr>
        <w:fldChar w:fldCharType="begin"/>
      </w:r>
      <w:r w:rsidR="007939A7">
        <w:rPr>
          <w:sz w:val="24"/>
          <w:szCs w:val="24"/>
        </w:rPr>
        <w:instrText xml:space="preserve"> ADDIN EN.CITE &lt;EndNote&gt;&lt;Cite&gt;&lt;Author&gt;Seeley&lt;/Author&gt;&lt;Year&gt;2012&lt;/Year&gt;&lt;RecNum&gt;60&lt;/RecNum&gt;&lt;DisplayText&gt;(Seeley et al. 2012)&lt;/DisplayText&gt;&lt;record&gt;&lt;rec-number&gt;60&lt;/rec-number&gt;&lt;foreign-keys&gt;&lt;key app="EN" db-id="wft9w05vtzd9v1eaa2evv2xcv2d5vd2psxzt" timestamp="1420039479"&gt;60&lt;/key&gt;&lt;/foreign-keys&gt;&lt;ref-type name="Journal Article"&gt;17&lt;/ref-type&gt;&lt;contributors&gt;&lt;authors&gt;&lt;author&gt;Seeley, Janet&lt;/author&gt;&lt;author&gt;Watts, Charlotte H&lt;/author&gt;&lt;author&gt;Kippax, Susan&lt;/author&gt;&lt;author&gt;Russell, Steven&lt;/author&gt;&lt;author&gt;Heise, Lori&lt;/author&gt;&lt;author&gt;Whiteside, Alan&lt;/author&gt;&lt;/authors&gt;&lt;/contributors&gt;&lt;titles&gt;&lt;title&gt;Addressing the structural drivers of HIV: a luxury or necessity for programmes?&lt;/title&gt;&lt;secondary-title&gt;Journal of the International AIDS Society&lt;/secondary-title&gt;&lt;/titles&gt;&lt;periodical&gt;&lt;full-title&gt;Journal of the International AIDS Society&lt;/full-title&gt;&lt;/periodical&gt;&lt;pages&gt;17397&lt;/pages&gt;&lt;volume&gt;15&lt;/volume&gt;&lt;number&gt;Suppl 1&lt;/number&gt;&lt;dates&gt;&lt;year&gt;2012&lt;/year&gt;&lt;/dates&gt;&lt;urls&gt;&lt;/urls&gt;&lt;/record&gt;&lt;/Cite&gt;&lt;/EndNote&gt;</w:instrText>
      </w:r>
      <w:r w:rsidR="00AD3C25" w:rsidRPr="00AE59FC">
        <w:rPr>
          <w:sz w:val="24"/>
          <w:szCs w:val="24"/>
        </w:rPr>
        <w:fldChar w:fldCharType="separate"/>
      </w:r>
      <w:r w:rsidR="007939A7">
        <w:rPr>
          <w:noProof/>
          <w:sz w:val="24"/>
          <w:szCs w:val="24"/>
        </w:rPr>
        <w:t>(</w:t>
      </w:r>
      <w:hyperlink w:anchor="_ENREF_48" w:tooltip="Seeley, 2012 #60" w:history="1">
        <w:r w:rsidR="00454CB1">
          <w:rPr>
            <w:noProof/>
            <w:sz w:val="24"/>
            <w:szCs w:val="24"/>
          </w:rPr>
          <w:t>Seeley et al. 2012</w:t>
        </w:r>
      </w:hyperlink>
      <w:r w:rsidR="007939A7">
        <w:rPr>
          <w:noProof/>
          <w:sz w:val="24"/>
          <w:szCs w:val="24"/>
        </w:rPr>
        <w:t>)</w:t>
      </w:r>
      <w:r w:rsidR="00AD3C25" w:rsidRPr="00AE59FC">
        <w:rPr>
          <w:sz w:val="24"/>
          <w:szCs w:val="24"/>
        </w:rPr>
        <w:fldChar w:fldCharType="end"/>
      </w:r>
      <w:r w:rsidR="008D66DA">
        <w:rPr>
          <w:sz w:val="24"/>
          <w:szCs w:val="24"/>
        </w:rPr>
        <w:t>; that may be a</w:t>
      </w:r>
      <w:r w:rsidR="0015096C">
        <w:rPr>
          <w:sz w:val="24"/>
          <w:szCs w:val="24"/>
        </w:rPr>
        <w:t>n</w:t>
      </w:r>
      <w:r w:rsidR="008D66DA">
        <w:rPr>
          <w:sz w:val="24"/>
          <w:szCs w:val="24"/>
        </w:rPr>
        <w:t xml:space="preserve"> </w:t>
      </w:r>
      <w:r w:rsidR="00F6221B">
        <w:rPr>
          <w:sz w:val="24"/>
          <w:szCs w:val="24"/>
        </w:rPr>
        <w:t xml:space="preserve">aspiration </w:t>
      </w:r>
      <w:r w:rsidR="008D66DA">
        <w:rPr>
          <w:sz w:val="24"/>
          <w:szCs w:val="24"/>
        </w:rPr>
        <w:t xml:space="preserve">but it is one worth </w:t>
      </w:r>
      <w:r w:rsidR="00290DE8">
        <w:rPr>
          <w:sz w:val="24"/>
          <w:szCs w:val="24"/>
        </w:rPr>
        <w:t>aiming for</w:t>
      </w:r>
      <w:r w:rsidR="00AD3C25" w:rsidRPr="00AE59FC">
        <w:rPr>
          <w:sz w:val="24"/>
          <w:szCs w:val="24"/>
        </w:rPr>
        <w:t>.</w:t>
      </w:r>
    </w:p>
    <w:p w:rsidR="008D66DA" w:rsidRPr="008D66DA" w:rsidRDefault="008D66DA" w:rsidP="008D66DA">
      <w:pPr>
        <w:spacing w:line="480" w:lineRule="auto"/>
        <w:rPr>
          <w:sz w:val="24"/>
          <w:szCs w:val="24"/>
        </w:rPr>
      </w:pPr>
    </w:p>
    <w:p w:rsidR="0066646E" w:rsidRPr="008D66DA" w:rsidRDefault="00BA35BF" w:rsidP="008D66DA">
      <w:pPr>
        <w:spacing w:line="480" w:lineRule="auto"/>
        <w:rPr>
          <w:b/>
          <w:sz w:val="24"/>
          <w:szCs w:val="24"/>
        </w:rPr>
      </w:pPr>
      <w:r w:rsidRPr="008D66DA">
        <w:rPr>
          <w:b/>
          <w:sz w:val="24"/>
          <w:szCs w:val="24"/>
        </w:rPr>
        <w:t>References</w:t>
      </w:r>
    </w:p>
    <w:p w:rsidR="00454CB1" w:rsidRPr="00454CB1" w:rsidRDefault="0066646E" w:rsidP="00454CB1">
      <w:pPr>
        <w:pStyle w:val="EndNoteBibliography"/>
        <w:spacing w:after="0"/>
        <w:ind w:left="720" w:hanging="720"/>
      </w:pPr>
      <w:r w:rsidRPr="008D66DA">
        <w:rPr>
          <w:rFonts w:asciiTheme="minorHAnsi" w:hAnsiTheme="minorHAnsi"/>
          <w:sz w:val="24"/>
          <w:szCs w:val="24"/>
        </w:rPr>
        <w:fldChar w:fldCharType="begin"/>
      </w:r>
      <w:r w:rsidRPr="008D66DA">
        <w:rPr>
          <w:rFonts w:asciiTheme="minorHAnsi" w:hAnsiTheme="minorHAnsi"/>
          <w:sz w:val="24"/>
          <w:szCs w:val="24"/>
        </w:rPr>
        <w:instrText xml:space="preserve"> ADDIN EN.REFLIST </w:instrText>
      </w:r>
      <w:r w:rsidRPr="008D66DA">
        <w:rPr>
          <w:rFonts w:asciiTheme="minorHAnsi" w:hAnsiTheme="minorHAnsi"/>
          <w:sz w:val="24"/>
          <w:szCs w:val="24"/>
        </w:rPr>
        <w:fldChar w:fldCharType="separate"/>
      </w:r>
      <w:bookmarkStart w:id="1" w:name="_ENREF_1"/>
      <w:r w:rsidR="00454CB1" w:rsidRPr="00454CB1">
        <w:t xml:space="preserve">Abramsky, Tanya, Karen Devries, Ligia Kiss, Janet Nakuti, Nambusi Kyegombe, Elizabeth Starmann, Bonnie Cundill, Leilani Francisco, Dan Kaye, Tina Musuya, Lori Michau, and Charlotte Watts. 2014. "Findings from the SASA! Study: a cluster randomized controlled trial to assess the impact of a community mobilization intervention to prevent violence against women and reduce HIV risk in Kampala, Uganda." </w:t>
      </w:r>
      <w:r w:rsidR="00454CB1" w:rsidRPr="00454CB1">
        <w:rPr>
          <w:i/>
        </w:rPr>
        <w:t>BMC Medicine</w:t>
      </w:r>
      <w:r w:rsidR="00454CB1" w:rsidRPr="00454CB1">
        <w:t xml:space="preserve"> no. 12 (1):122.</w:t>
      </w:r>
      <w:bookmarkEnd w:id="1"/>
    </w:p>
    <w:p w:rsidR="00454CB1" w:rsidRPr="00454CB1" w:rsidRDefault="00454CB1" w:rsidP="00454CB1">
      <w:pPr>
        <w:pStyle w:val="EndNoteBibliography"/>
        <w:spacing w:after="0"/>
        <w:ind w:left="720" w:hanging="720"/>
      </w:pPr>
      <w:bookmarkStart w:id="2" w:name="_ENREF_2"/>
      <w:r w:rsidRPr="00454CB1">
        <w:lastRenderedPageBreak/>
        <w:t>Anderson, L, Mary Kay Gugerty, O R Levine, and Marcia Weaver. 2002. Microfinance and HIV/AIDS: Five key questions on programme impact. Seattle, Washington: Center for Health Education and Research, University of Washington.</w:t>
      </w:r>
      <w:bookmarkEnd w:id="2"/>
    </w:p>
    <w:p w:rsidR="00454CB1" w:rsidRPr="00454CB1" w:rsidRDefault="00454CB1" w:rsidP="00454CB1">
      <w:pPr>
        <w:pStyle w:val="EndNoteBibliography"/>
        <w:spacing w:after="0"/>
        <w:ind w:left="720" w:hanging="720"/>
      </w:pPr>
      <w:bookmarkStart w:id="3" w:name="_ENREF_3"/>
      <w:r w:rsidRPr="00454CB1">
        <w:t xml:space="preserve">Ashburn, Kim, Deanna Kerrigan, and Michael Sweat. 2008. "Micro-credit, women’s groups, control of own money: HIV-related negotiation among partnered Dominican women." </w:t>
      </w:r>
      <w:r w:rsidRPr="00454CB1">
        <w:rPr>
          <w:i/>
        </w:rPr>
        <w:t>AIDS and Behavior</w:t>
      </w:r>
      <w:r w:rsidRPr="00454CB1">
        <w:t xml:space="preserve"> no. 12 (3):396-403.</w:t>
      </w:r>
      <w:bookmarkEnd w:id="3"/>
    </w:p>
    <w:p w:rsidR="00454CB1" w:rsidRPr="00454CB1" w:rsidRDefault="00454CB1" w:rsidP="00454CB1">
      <w:pPr>
        <w:pStyle w:val="EndNoteBibliography"/>
        <w:spacing w:after="0"/>
        <w:ind w:left="720" w:hanging="720"/>
      </w:pPr>
      <w:bookmarkStart w:id="4" w:name="_ENREF_4"/>
      <w:r w:rsidRPr="00454CB1">
        <w:t xml:space="preserve">Ballard, Richard. 2013. "Geographies of development II Cash transfers and the reinvention of development for the poor." </w:t>
      </w:r>
      <w:r w:rsidRPr="00454CB1">
        <w:rPr>
          <w:i/>
        </w:rPr>
        <w:t>Progress in Human Geography</w:t>
      </w:r>
      <w:r w:rsidRPr="00454CB1">
        <w:t xml:space="preserve"> no. 37 (6):811-821.</w:t>
      </w:r>
      <w:bookmarkEnd w:id="4"/>
    </w:p>
    <w:p w:rsidR="00454CB1" w:rsidRPr="00454CB1" w:rsidRDefault="00454CB1" w:rsidP="00454CB1">
      <w:pPr>
        <w:pStyle w:val="EndNoteBibliography"/>
        <w:spacing w:after="0"/>
        <w:ind w:left="720" w:hanging="720"/>
      </w:pPr>
      <w:bookmarkStart w:id="5" w:name="_ENREF_5"/>
      <w:r w:rsidRPr="00454CB1">
        <w:t xml:space="preserve">Banerjee, Abhijit V, Esther Duflo, Rachel Glennerster, and Cynthia Kinnan. 2013. "The miracle of microfinance? Evidence from a randomized evaluation." </w:t>
      </w:r>
      <w:r w:rsidRPr="00454CB1">
        <w:rPr>
          <w:i/>
        </w:rPr>
        <w:t xml:space="preserve">MIT Department of Economics Working Paper </w:t>
      </w:r>
      <w:r w:rsidRPr="00454CB1">
        <w:t>no. 13-09.</w:t>
      </w:r>
      <w:bookmarkEnd w:id="5"/>
    </w:p>
    <w:p w:rsidR="00454CB1" w:rsidRPr="00454CB1" w:rsidRDefault="00454CB1" w:rsidP="00454CB1">
      <w:pPr>
        <w:pStyle w:val="EndNoteBibliography"/>
        <w:spacing w:after="0"/>
        <w:ind w:left="720" w:hanging="720"/>
      </w:pPr>
      <w:bookmarkStart w:id="6" w:name="_ENREF_6"/>
      <w:r w:rsidRPr="00454CB1">
        <w:t xml:space="preserve">Basu, Priya, and Pradeep Srivastava. 2005. "Exploring possibilities: microfinance and rural credit access for the poor in India." </w:t>
      </w:r>
      <w:r w:rsidRPr="00454CB1">
        <w:rPr>
          <w:i/>
        </w:rPr>
        <w:t>Economic and Political Weekly</w:t>
      </w:r>
      <w:r w:rsidRPr="00454CB1">
        <w:t xml:space="preserve"> no. 40 (17):1747-1756.</w:t>
      </w:r>
      <w:bookmarkEnd w:id="6"/>
    </w:p>
    <w:p w:rsidR="00454CB1" w:rsidRPr="00454CB1" w:rsidRDefault="00454CB1" w:rsidP="00454CB1">
      <w:pPr>
        <w:pStyle w:val="EndNoteBibliography"/>
        <w:spacing w:after="0"/>
        <w:ind w:left="720" w:hanging="720"/>
      </w:pPr>
      <w:bookmarkStart w:id="7" w:name="_ENREF_7"/>
      <w:r w:rsidRPr="00454CB1">
        <w:t xml:space="preserve">Bateman, Milford. 2012. "How Lending to the Poor Began, Grew, and Almost Destroyed a Generation in India." </w:t>
      </w:r>
      <w:r w:rsidRPr="00454CB1">
        <w:rPr>
          <w:i/>
        </w:rPr>
        <w:t>Development and Change</w:t>
      </w:r>
      <w:r w:rsidRPr="00454CB1">
        <w:t xml:space="preserve"> no. 43 (6):1385-1402.</w:t>
      </w:r>
      <w:bookmarkEnd w:id="7"/>
    </w:p>
    <w:p w:rsidR="00454CB1" w:rsidRPr="00454CB1" w:rsidRDefault="00454CB1" w:rsidP="00454CB1">
      <w:pPr>
        <w:pStyle w:val="EndNoteBibliography"/>
        <w:spacing w:after="0"/>
        <w:ind w:left="720" w:hanging="720"/>
      </w:pPr>
      <w:bookmarkStart w:id="8" w:name="_ENREF_8"/>
      <w:r w:rsidRPr="00454CB1">
        <w:t xml:space="preserve">Bateman, Milford, and Ha-Joon Chang. 2012. "Microfinance and the illusion of development: from hubris to nemesis in thirty years." </w:t>
      </w:r>
      <w:r w:rsidRPr="00454CB1">
        <w:rPr>
          <w:i/>
        </w:rPr>
        <w:t>World Economic Review</w:t>
      </w:r>
      <w:r w:rsidRPr="00454CB1">
        <w:t xml:space="preserve"> no. 1 (1):13-36.</w:t>
      </w:r>
      <w:bookmarkEnd w:id="8"/>
    </w:p>
    <w:p w:rsidR="00454CB1" w:rsidRPr="00454CB1" w:rsidRDefault="00454CB1" w:rsidP="00454CB1">
      <w:pPr>
        <w:pStyle w:val="EndNoteBibliography"/>
        <w:spacing w:after="0"/>
        <w:ind w:left="720" w:hanging="720"/>
      </w:pPr>
      <w:bookmarkStart w:id="9" w:name="_ENREF_9"/>
      <w:r w:rsidRPr="00454CB1">
        <w:t xml:space="preserve">Blavy, Rodolphe, Anupam Basu, and Murat Â Yülek. 2004. </w:t>
      </w:r>
      <w:r w:rsidRPr="00454CB1">
        <w:rPr>
          <w:i/>
        </w:rPr>
        <w:t>Microfinance in Africa: Experience and Lessons from Selected African Countries</w:t>
      </w:r>
      <w:r w:rsidRPr="00454CB1">
        <w:t>. Washington D.C.: International Monetary Fund.</w:t>
      </w:r>
      <w:bookmarkEnd w:id="9"/>
    </w:p>
    <w:p w:rsidR="00454CB1" w:rsidRPr="00454CB1" w:rsidRDefault="00454CB1" w:rsidP="00454CB1">
      <w:pPr>
        <w:pStyle w:val="EndNoteBibliography"/>
        <w:spacing w:after="0"/>
        <w:ind w:left="720" w:hanging="720"/>
      </w:pPr>
      <w:bookmarkStart w:id="10" w:name="_ENREF_10"/>
      <w:r w:rsidRPr="00454CB1">
        <w:t xml:space="preserve">Bonnard, Patricia. 2002. HIV/AIDS mitigation: using what we already know. In </w:t>
      </w:r>
      <w:r w:rsidRPr="00454CB1">
        <w:rPr>
          <w:i/>
        </w:rPr>
        <w:t>Technical Note No. 5</w:t>
      </w:r>
      <w:r w:rsidRPr="00454CB1">
        <w:t>. Washington D.C.: USAID.</w:t>
      </w:r>
      <w:bookmarkEnd w:id="10"/>
    </w:p>
    <w:p w:rsidR="00454CB1" w:rsidRPr="00454CB1" w:rsidRDefault="00454CB1" w:rsidP="00454CB1">
      <w:pPr>
        <w:pStyle w:val="EndNoteBibliography"/>
        <w:spacing w:after="0"/>
        <w:ind w:left="720" w:hanging="720"/>
      </w:pPr>
      <w:bookmarkStart w:id="11" w:name="_ENREF_11"/>
      <w:r w:rsidRPr="00454CB1">
        <w:t xml:space="preserve">Bosher, Lee, Edmund Penning‐Rowsell, and Sue Tapsell. 2007. "Resource Accessibility and Vulnerability in Andhra Pradesh: Caste and Non‐Caste Influences." </w:t>
      </w:r>
      <w:r w:rsidRPr="00454CB1">
        <w:rPr>
          <w:i/>
        </w:rPr>
        <w:t>Development and Change</w:t>
      </w:r>
      <w:r w:rsidRPr="00454CB1">
        <w:t xml:space="preserve"> no. 38 (4):615-640.</w:t>
      </w:r>
      <w:bookmarkEnd w:id="11"/>
    </w:p>
    <w:p w:rsidR="00454CB1" w:rsidRPr="00454CB1" w:rsidRDefault="00454CB1" w:rsidP="00454CB1">
      <w:pPr>
        <w:pStyle w:val="EndNoteBibliography"/>
        <w:spacing w:after="0"/>
        <w:ind w:left="720" w:hanging="720"/>
      </w:pPr>
      <w:bookmarkStart w:id="12" w:name="_ENREF_12"/>
      <w:r w:rsidRPr="00454CB1">
        <w:t xml:space="preserve">Buckley, Graeme. 1997. "Microfinance in Africa: Is it either the problem or the solution?" </w:t>
      </w:r>
      <w:r w:rsidRPr="00454CB1">
        <w:rPr>
          <w:i/>
        </w:rPr>
        <w:t>World Development</w:t>
      </w:r>
      <w:r w:rsidRPr="00454CB1">
        <w:t xml:space="preserve"> no. 25 (7):1081-1093.</w:t>
      </w:r>
      <w:bookmarkEnd w:id="12"/>
    </w:p>
    <w:p w:rsidR="00454CB1" w:rsidRPr="00454CB1" w:rsidRDefault="00454CB1" w:rsidP="00454CB1">
      <w:pPr>
        <w:pStyle w:val="EndNoteBibliography"/>
        <w:spacing w:after="0"/>
        <w:ind w:left="720" w:hanging="720"/>
      </w:pPr>
      <w:bookmarkStart w:id="13" w:name="_ENREF_13"/>
      <w:r w:rsidRPr="00454CB1">
        <w:t xml:space="preserve">Chemin, Matthieu. 2008. "The benefits and costs of microfinance: evidence from Bangladesh." </w:t>
      </w:r>
      <w:r w:rsidRPr="00454CB1">
        <w:rPr>
          <w:i/>
        </w:rPr>
        <w:t>The Journal of Development Studies</w:t>
      </w:r>
      <w:r w:rsidRPr="00454CB1">
        <w:t xml:space="preserve"> no. 44 (4):463-484.</w:t>
      </w:r>
      <w:bookmarkEnd w:id="13"/>
    </w:p>
    <w:p w:rsidR="00454CB1" w:rsidRPr="00454CB1" w:rsidRDefault="00454CB1" w:rsidP="00454CB1">
      <w:pPr>
        <w:pStyle w:val="EndNoteBibliography"/>
        <w:spacing w:after="0"/>
        <w:ind w:left="720" w:hanging="720"/>
      </w:pPr>
      <w:bookmarkStart w:id="14" w:name="_ENREF_14"/>
      <w:r w:rsidRPr="00454CB1">
        <w:t xml:space="preserve">D'espallier, Bert, Isabelle Guerin, and Roy Mersland. 2013. "Focus on women in microfinance institutions." </w:t>
      </w:r>
      <w:r w:rsidRPr="00454CB1">
        <w:rPr>
          <w:i/>
        </w:rPr>
        <w:t>The Journal of Development Studies</w:t>
      </w:r>
      <w:r w:rsidRPr="00454CB1">
        <w:t xml:space="preserve"> no. 49 (5):589-608.</w:t>
      </w:r>
      <w:bookmarkEnd w:id="14"/>
    </w:p>
    <w:p w:rsidR="00454CB1" w:rsidRPr="00454CB1" w:rsidRDefault="00454CB1" w:rsidP="00454CB1">
      <w:pPr>
        <w:pStyle w:val="EndNoteBibliography"/>
        <w:spacing w:after="0"/>
        <w:ind w:left="720" w:hanging="720"/>
      </w:pPr>
      <w:bookmarkStart w:id="15" w:name="_ENREF_15"/>
      <w:r w:rsidRPr="00454CB1">
        <w:t xml:space="preserve">Dunbar, Megan S, M Catherine Maternowska, Mi-Suk J Kang, Susan M Laver, Imelda Mudekunye-Mahaka, and Nancy S Padian. 2010. "Findings from SHAZ!: a feasibility study of a microcredit and life-skills HIV prevention intervention to reduce risk among adolescent female orphans in Zimbabwe." </w:t>
      </w:r>
      <w:r w:rsidRPr="00454CB1">
        <w:rPr>
          <w:i/>
        </w:rPr>
        <w:t>Journal of Prevention and Intervention in the Community</w:t>
      </w:r>
      <w:r w:rsidRPr="00454CB1">
        <w:t xml:space="preserve"> no. 38 (2):147-161.</w:t>
      </w:r>
      <w:bookmarkEnd w:id="15"/>
    </w:p>
    <w:p w:rsidR="00454CB1" w:rsidRPr="00454CB1" w:rsidRDefault="00454CB1" w:rsidP="00454CB1">
      <w:pPr>
        <w:pStyle w:val="EndNoteBibliography"/>
        <w:spacing w:after="0"/>
        <w:ind w:left="720" w:hanging="720"/>
      </w:pPr>
      <w:bookmarkStart w:id="16" w:name="_ENREF_16"/>
      <w:r w:rsidRPr="00454CB1">
        <w:t xml:space="preserve">Duvendack, Maren, and Richard Palmer-Jones. 2012. "High noon for microfinance impact evaluations: re-investigating the evidence from Bangladesh." </w:t>
      </w:r>
      <w:r w:rsidRPr="00454CB1">
        <w:rPr>
          <w:i/>
        </w:rPr>
        <w:t>The Journal of Development Studies</w:t>
      </w:r>
      <w:r w:rsidRPr="00454CB1">
        <w:t xml:space="preserve"> no. 48 (12):1864-1880.</w:t>
      </w:r>
      <w:bookmarkEnd w:id="16"/>
    </w:p>
    <w:p w:rsidR="00454CB1" w:rsidRPr="00454CB1" w:rsidRDefault="00454CB1" w:rsidP="00454CB1">
      <w:pPr>
        <w:pStyle w:val="EndNoteBibliography"/>
        <w:spacing w:after="0"/>
        <w:ind w:left="720" w:hanging="720"/>
      </w:pPr>
      <w:bookmarkStart w:id="17" w:name="_ENREF_17"/>
      <w:r w:rsidRPr="00454CB1">
        <w:t>Duvendack, Maren, Richard Palmer-Jones, James G Copestake, Lee Hooper, Yoon Loke, and Nitya Rao. 2011. What is the evidence of the impact of microfinance on the well-being of poor people? London: EPPI-Centre, Social Science Research Unit, Institute of Education, University of London.</w:t>
      </w:r>
      <w:bookmarkEnd w:id="17"/>
    </w:p>
    <w:p w:rsidR="00454CB1" w:rsidRPr="00454CB1" w:rsidRDefault="00454CB1" w:rsidP="00454CB1">
      <w:pPr>
        <w:pStyle w:val="EndNoteBibliography"/>
        <w:spacing w:after="0"/>
        <w:ind w:left="720" w:hanging="720"/>
      </w:pPr>
      <w:bookmarkStart w:id="18" w:name="_ENREF_18"/>
      <w:r w:rsidRPr="00454CB1">
        <w:t xml:space="preserve">Dworkin, Shari L, and Kim Blankenship. 2009. "Microfinance and HIV/AIDS prevention: assessing its promise and limitations." </w:t>
      </w:r>
      <w:r w:rsidRPr="00454CB1">
        <w:rPr>
          <w:i/>
        </w:rPr>
        <w:t>AIDS and Behavior</w:t>
      </w:r>
      <w:r w:rsidRPr="00454CB1">
        <w:t xml:space="preserve"> no. 13 (3):462-469.</w:t>
      </w:r>
      <w:bookmarkEnd w:id="18"/>
    </w:p>
    <w:p w:rsidR="00454CB1" w:rsidRPr="00454CB1" w:rsidRDefault="00454CB1" w:rsidP="00454CB1">
      <w:pPr>
        <w:pStyle w:val="EndNoteBibliography"/>
        <w:spacing w:after="0"/>
        <w:ind w:left="720" w:hanging="720"/>
      </w:pPr>
      <w:bookmarkStart w:id="19" w:name="_ENREF_19"/>
      <w:r w:rsidRPr="00454CB1">
        <w:t xml:space="preserve">Fouillet, Cyril, Marek Hudon, Barbara Harriss-White, and James Copestake. 2013. "Microfinance studies: introduction and overview." </w:t>
      </w:r>
      <w:r w:rsidRPr="00454CB1">
        <w:rPr>
          <w:i/>
        </w:rPr>
        <w:t>Oxford Development Studies</w:t>
      </w:r>
      <w:r w:rsidRPr="00454CB1">
        <w:t xml:space="preserve"> no. 41 (sup1):S1-S16.</w:t>
      </w:r>
      <w:bookmarkEnd w:id="19"/>
    </w:p>
    <w:p w:rsidR="00454CB1" w:rsidRPr="00454CB1" w:rsidRDefault="00454CB1" w:rsidP="00454CB1">
      <w:pPr>
        <w:pStyle w:val="EndNoteBibliography"/>
        <w:spacing w:after="0"/>
        <w:ind w:left="720" w:hanging="720"/>
      </w:pPr>
      <w:bookmarkStart w:id="20" w:name="_ENREF_20"/>
      <w:r w:rsidRPr="00454CB1">
        <w:t xml:space="preserve">Howson, Cynthia. 2013. "Adverse Incorporation and Microfinance among Cross-Border Traders in Senegal." </w:t>
      </w:r>
      <w:r w:rsidRPr="00454CB1">
        <w:rPr>
          <w:i/>
        </w:rPr>
        <w:t>World Development</w:t>
      </w:r>
      <w:r w:rsidRPr="00454CB1">
        <w:t xml:space="preserve"> no. 42:199-208.</w:t>
      </w:r>
      <w:bookmarkEnd w:id="20"/>
    </w:p>
    <w:p w:rsidR="00454CB1" w:rsidRPr="00454CB1" w:rsidRDefault="00454CB1" w:rsidP="00454CB1">
      <w:pPr>
        <w:pStyle w:val="EndNoteBibliography"/>
        <w:spacing w:after="0"/>
        <w:ind w:left="720" w:hanging="720"/>
      </w:pPr>
      <w:bookmarkStart w:id="21" w:name="_ENREF_21"/>
      <w:r w:rsidRPr="00454CB1">
        <w:t xml:space="preserve">Hulme, David. 2000. "Is microdebt good for poor people? A note on the dark side of microfinance." </w:t>
      </w:r>
      <w:r w:rsidRPr="00454CB1">
        <w:rPr>
          <w:i/>
        </w:rPr>
        <w:t>Small Enterprise Development</w:t>
      </w:r>
      <w:r w:rsidRPr="00454CB1">
        <w:t xml:space="preserve"> no. 11 (1):26-28.</w:t>
      </w:r>
      <w:bookmarkEnd w:id="21"/>
    </w:p>
    <w:p w:rsidR="00454CB1" w:rsidRPr="00454CB1" w:rsidRDefault="00454CB1" w:rsidP="00454CB1">
      <w:pPr>
        <w:pStyle w:val="EndNoteBibliography"/>
        <w:spacing w:after="0"/>
        <w:ind w:left="720" w:hanging="720"/>
      </w:pPr>
      <w:bookmarkStart w:id="22" w:name="_ENREF_22"/>
      <w:r w:rsidRPr="00454CB1">
        <w:t xml:space="preserve">Hulme, David, and Karen Moore. 2006. </w:t>
      </w:r>
      <w:r w:rsidRPr="00454CB1">
        <w:rPr>
          <w:i/>
        </w:rPr>
        <w:t>Why has Microfinance been a policy success in Bangladesh (and beyond)?</w:t>
      </w:r>
      <w:r w:rsidRPr="00454CB1">
        <w:t xml:space="preserve"> Manchester: Global Poverty Research Group (GPRG).</w:t>
      </w:r>
      <w:bookmarkEnd w:id="22"/>
    </w:p>
    <w:p w:rsidR="00454CB1" w:rsidRPr="00454CB1" w:rsidRDefault="00454CB1" w:rsidP="00454CB1">
      <w:pPr>
        <w:pStyle w:val="EndNoteBibliography"/>
        <w:spacing w:after="0"/>
        <w:ind w:left="720" w:hanging="720"/>
      </w:pPr>
      <w:bookmarkStart w:id="23" w:name="_ENREF_23"/>
      <w:r w:rsidRPr="00454CB1">
        <w:lastRenderedPageBreak/>
        <w:t xml:space="preserve">Hulme, David, and Karen Moore. 2007. "Assisting the poorest in Bangladesh: Learning from BRAC's' Targeting the Ultra Poor'Programme." </w:t>
      </w:r>
      <w:r w:rsidRPr="00454CB1">
        <w:rPr>
          <w:i/>
        </w:rPr>
        <w:t>Brooks World Poverty Institute Working Paper</w:t>
      </w:r>
      <w:r w:rsidRPr="00454CB1">
        <w:t xml:space="preserve"> (01).</w:t>
      </w:r>
      <w:bookmarkEnd w:id="23"/>
    </w:p>
    <w:p w:rsidR="00454CB1" w:rsidRPr="00454CB1" w:rsidRDefault="00454CB1" w:rsidP="00454CB1">
      <w:pPr>
        <w:pStyle w:val="EndNoteBibliography"/>
        <w:spacing w:after="0"/>
        <w:ind w:left="720" w:hanging="720"/>
      </w:pPr>
      <w:bookmarkStart w:id="24" w:name="_ENREF_24"/>
      <w:r w:rsidRPr="00454CB1">
        <w:t xml:space="preserve">Hulme, David, Karen Moore, and Andrew Shepherd. 2001. </w:t>
      </w:r>
      <w:r w:rsidRPr="00454CB1">
        <w:rPr>
          <w:i/>
        </w:rPr>
        <w:t>Chronic poverty: meanings and analytical frameworks</w:t>
      </w:r>
      <w:r w:rsidRPr="00454CB1">
        <w:t>. Manchester: Chronic Poverty Research Centre Manchester, United Kingdom.</w:t>
      </w:r>
      <w:bookmarkEnd w:id="24"/>
    </w:p>
    <w:p w:rsidR="00454CB1" w:rsidRPr="00454CB1" w:rsidRDefault="00454CB1" w:rsidP="00454CB1">
      <w:pPr>
        <w:pStyle w:val="EndNoteBibliography"/>
        <w:spacing w:after="0"/>
        <w:ind w:left="720" w:hanging="720"/>
      </w:pPr>
      <w:bookmarkStart w:id="25" w:name="_ENREF_25"/>
      <w:r w:rsidRPr="00454CB1">
        <w:t xml:space="preserve">Jewkes, Rachel K. 2015. "SHARE: a milestone in joint programming for HIV and intimate partner violence." </w:t>
      </w:r>
      <w:r w:rsidRPr="00454CB1">
        <w:rPr>
          <w:i/>
        </w:rPr>
        <w:t>The Lancet Global Health</w:t>
      </w:r>
      <w:r w:rsidRPr="00454CB1">
        <w:t xml:space="preserve"> no. 3 (1):e2-e3.</w:t>
      </w:r>
      <w:bookmarkEnd w:id="25"/>
    </w:p>
    <w:p w:rsidR="00454CB1" w:rsidRPr="00454CB1" w:rsidRDefault="00454CB1" w:rsidP="00454CB1">
      <w:pPr>
        <w:pStyle w:val="EndNoteBibliography"/>
        <w:spacing w:after="0"/>
        <w:ind w:left="720" w:hanging="720"/>
      </w:pPr>
      <w:bookmarkStart w:id="26" w:name="_ENREF_26"/>
      <w:r w:rsidRPr="00454CB1">
        <w:t xml:space="preserve">Kabeer, Naila. 2005. "Is microfinance a 'magic bullet'for women's empowerment? Analysis of Findings from South Asia." </w:t>
      </w:r>
      <w:r w:rsidRPr="00454CB1">
        <w:rPr>
          <w:i/>
        </w:rPr>
        <w:t>Economic and Political Weekly</w:t>
      </w:r>
      <w:r w:rsidRPr="00454CB1">
        <w:t xml:space="preserve"> no. 40 (44/45):4709-4718.</w:t>
      </w:r>
      <w:bookmarkEnd w:id="26"/>
    </w:p>
    <w:p w:rsidR="00454CB1" w:rsidRPr="00454CB1" w:rsidRDefault="00454CB1" w:rsidP="00454CB1">
      <w:pPr>
        <w:pStyle w:val="EndNoteBibliography"/>
        <w:spacing w:after="0"/>
        <w:ind w:left="720" w:hanging="720"/>
      </w:pPr>
      <w:bookmarkStart w:id="27" w:name="_ENREF_27"/>
      <w:r w:rsidRPr="00454CB1">
        <w:t xml:space="preserve">Karim, Lamia. 2011. </w:t>
      </w:r>
      <w:r w:rsidRPr="00454CB1">
        <w:rPr>
          <w:i/>
        </w:rPr>
        <w:t>Microfinance and its discontents: Women in debt in Bangladesh</w:t>
      </w:r>
      <w:r w:rsidRPr="00454CB1">
        <w:t>. Minnesota: University of Minnesota Press.</w:t>
      </w:r>
      <w:bookmarkEnd w:id="27"/>
    </w:p>
    <w:p w:rsidR="00454CB1" w:rsidRPr="00454CB1" w:rsidRDefault="00454CB1" w:rsidP="00454CB1">
      <w:pPr>
        <w:pStyle w:val="EndNoteBibliography"/>
        <w:spacing w:after="0"/>
        <w:ind w:left="720" w:hanging="720"/>
      </w:pPr>
      <w:bookmarkStart w:id="28" w:name="_ENREF_28"/>
      <w:r w:rsidRPr="00454CB1">
        <w:t xml:space="preserve">Kennedy, Caitlin E, Virginia A Fonner, Kevin R O'Reilly, and Michael D Sweat. 2014. "A systematic review of income generation interventions, including microfinance and vocational skills training, for HIV prevention." </w:t>
      </w:r>
      <w:r w:rsidRPr="00454CB1">
        <w:rPr>
          <w:i/>
        </w:rPr>
        <w:t>AIDS Care</w:t>
      </w:r>
      <w:r w:rsidRPr="00454CB1">
        <w:t xml:space="preserve"> no. 26 (6):659-673.</w:t>
      </w:r>
      <w:bookmarkEnd w:id="28"/>
    </w:p>
    <w:p w:rsidR="00454CB1" w:rsidRPr="00454CB1" w:rsidRDefault="00454CB1" w:rsidP="00454CB1">
      <w:pPr>
        <w:pStyle w:val="EndNoteBibliography"/>
        <w:spacing w:after="0"/>
        <w:ind w:left="720" w:hanging="720"/>
      </w:pPr>
      <w:bookmarkStart w:id="29" w:name="_ENREF_29"/>
      <w:r w:rsidRPr="00454CB1">
        <w:t xml:space="preserve">Khandker, Shahidur R. 1998. </w:t>
      </w:r>
      <w:r w:rsidRPr="00454CB1">
        <w:rPr>
          <w:i/>
        </w:rPr>
        <w:t>Fighting poverty with microcredit: experience in Bangladesh</w:t>
      </w:r>
      <w:r w:rsidRPr="00454CB1">
        <w:t>. Oxford: Oxford University Press.</w:t>
      </w:r>
      <w:bookmarkEnd w:id="29"/>
    </w:p>
    <w:p w:rsidR="00454CB1" w:rsidRPr="00454CB1" w:rsidRDefault="00454CB1" w:rsidP="00454CB1">
      <w:pPr>
        <w:pStyle w:val="EndNoteBibliography"/>
        <w:spacing w:after="0"/>
        <w:ind w:left="720" w:hanging="720"/>
      </w:pPr>
      <w:bookmarkStart w:id="30" w:name="_ENREF_30"/>
      <w:r w:rsidRPr="00454CB1">
        <w:t xml:space="preserve">Kim, Julia C, and Charlotte H Watts. 2005. "Gaining a foothold: tackling poverty, gender inequality, and HIV in Africa." </w:t>
      </w:r>
      <w:r w:rsidRPr="00454CB1">
        <w:rPr>
          <w:i/>
        </w:rPr>
        <w:t>British Medical Journal</w:t>
      </w:r>
      <w:r w:rsidRPr="00454CB1">
        <w:t xml:space="preserve"> no. 331 (7519):769-772.</w:t>
      </w:r>
      <w:bookmarkEnd w:id="30"/>
    </w:p>
    <w:p w:rsidR="00454CB1" w:rsidRPr="00454CB1" w:rsidRDefault="00454CB1" w:rsidP="00454CB1">
      <w:pPr>
        <w:pStyle w:val="EndNoteBibliography"/>
        <w:spacing w:after="0"/>
        <w:ind w:left="720" w:hanging="720"/>
      </w:pPr>
      <w:bookmarkStart w:id="31" w:name="_ENREF_31"/>
      <w:r w:rsidRPr="00454CB1">
        <w:t xml:space="preserve">Kim, Julia C, Charlotte H Watts, James R Hargreaves, Luceth X Ndhlovu, Godfrey Phetla, Linda A Morison, Joanna Busza, John DH Porter, and Paul Pronyk. 2007. "Understanding the impact of a microfinance-based intervention on women’s empowerment and the reduction of intimate partner violence in South Africa." </w:t>
      </w:r>
      <w:r w:rsidRPr="00454CB1">
        <w:rPr>
          <w:i/>
        </w:rPr>
        <w:t>American Journal of Public Health</w:t>
      </w:r>
      <w:r w:rsidRPr="00454CB1">
        <w:t xml:space="preserve"> no. 97 (10):1794-1802.</w:t>
      </w:r>
      <w:bookmarkEnd w:id="31"/>
    </w:p>
    <w:p w:rsidR="00454CB1" w:rsidRPr="00454CB1" w:rsidRDefault="00454CB1" w:rsidP="00454CB1">
      <w:pPr>
        <w:pStyle w:val="EndNoteBibliography"/>
        <w:spacing w:after="0"/>
        <w:ind w:left="720" w:hanging="720"/>
      </w:pPr>
      <w:bookmarkStart w:id="32" w:name="_ENREF_32"/>
      <w:r w:rsidRPr="00454CB1">
        <w:t xml:space="preserve">Kim, Julia, Giulia Ferrari, Tanya Abramsky, Charlotte Watts, James Hargreaves, Linda Morison, Godfrey Phetla, John Porter, and Paul Pronyk. 2009. "Assessing the incremental effects of combining economic and health interventions: the IMAGE study in South Africa." </w:t>
      </w:r>
      <w:r w:rsidRPr="00454CB1">
        <w:rPr>
          <w:i/>
        </w:rPr>
        <w:t>Bulletin of the World Health Organization</w:t>
      </w:r>
      <w:r w:rsidRPr="00454CB1">
        <w:t xml:space="preserve"> no. 87 (11):824-832.</w:t>
      </w:r>
      <w:bookmarkEnd w:id="32"/>
    </w:p>
    <w:p w:rsidR="00454CB1" w:rsidRPr="00454CB1" w:rsidRDefault="00454CB1" w:rsidP="00454CB1">
      <w:pPr>
        <w:pStyle w:val="EndNoteBibliography"/>
        <w:spacing w:after="0"/>
        <w:ind w:left="720" w:hanging="720"/>
      </w:pPr>
      <w:bookmarkStart w:id="33" w:name="_ENREF_33"/>
      <w:r w:rsidRPr="00454CB1">
        <w:t xml:space="preserve">MacPherson, Eleanor, John Sadalaki, Victoria Nyongopa, Lawrence Nkhwazi, Macwellings Phiri, Alinafe Chimponda, Nicola Desmond, Victor Mwapasa, David Lalloo, Janet Seeley, and Sally Theobald. 2015. "`You think you can manage to feed your family, while you are selling your life by taking a loan?' Exploring the complexity of microfinance and HIV in fishing communities on the shores of Lake Malawi." </w:t>
      </w:r>
      <w:r w:rsidRPr="00454CB1">
        <w:rPr>
          <w:i/>
        </w:rPr>
        <w:t>Review of African Political Economy</w:t>
      </w:r>
      <w:r w:rsidRPr="00454CB1">
        <w:t xml:space="preserve"> no. in press.</w:t>
      </w:r>
      <w:bookmarkEnd w:id="33"/>
    </w:p>
    <w:p w:rsidR="00454CB1" w:rsidRPr="00454CB1" w:rsidRDefault="00454CB1" w:rsidP="00454CB1">
      <w:pPr>
        <w:pStyle w:val="EndNoteBibliography"/>
        <w:spacing w:after="0"/>
        <w:ind w:left="720" w:hanging="720"/>
      </w:pPr>
      <w:bookmarkStart w:id="34" w:name="_ENREF_34"/>
      <w:r w:rsidRPr="00454CB1">
        <w:t xml:space="preserve">Matin, Imran, and David Hulme. 2003. "Programs for the Poorest: Learning from the IGVGD Program in Bangladesh." </w:t>
      </w:r>
      <w:r w:rsidRPr="00454CB1">
        <w:rPr>
          <w:i/>
        </w:rPr>
        <w:t>World Development</w:t>
      </w:r>
      <w:r w:rsidRPr="00454CB1">
        <w:t xml:space="preserve"> no. 31 (3):647-665.</w:t>
      </w:r>
      <w:bookmarkEnd w:id="34"/>
    </w:p>
    <w:p w:rsidR="00454CB1" w:rsidRPr="00454CB1" w:rsidRDefault="00454CB1" w:rsidP="00454CB1">
      <w:pPr>
        <w:pStyle w:val="EndNoteBibliography"/>
        <w:spacing w:after="0"/>
        <w:ind w:left="720" w:hanging="720"/>
      </w:pPr>
      <w:bookmarkStart w:id="35" w:name="_ENREF_35"/>
      <w:r w:rsidRPr="00454CB1">
        <w:t xml:space="preserve">Morduch, Jonathan. 1998. </w:t>
      </w:r>
      <w:r w:rsidRPr="00454CB1">
        <w:rPr>
          <w:i/>
        </w:rPr>
        <w:t>Does microfinance really help the poor? New evidence from flagship programs in Bangladesh</w:t>
      </w:r>
      <w:r w:rsidRPr="00454CB1">
        <w:t>: Research Program in Development Studies, Woodrow School of Public and International Affairs.</w:t>
      </w:r>
      <w:bookmarkEnd w:id="35"/>
    </w:p>
    <w:p w:rsidR="00454CB1" w:rsidRPr="00454CB1" w:rsidRDefault="00454CB1" w:rsidP="00454CB1">
      <w:pPr>
        <w:pStyle w:val="EndNoteBibliography"/>
        <w:spacing w:after="0"/>
        <w:ind w:left="720" w:hanging="720"/>
      </w:pPr>
      <w:bookmarkStart w:id="36" w:name="_ENREF_36"/>
      <w:r w:rsidRPr="00454CB1">
        <w:t xml:space="preserve">Morduch, Jonathan. 1999a. "The microfinance promise." </w:t>
      </w:r>
      <w:r w:rsidRPr="00454CB1">
        <w:rPr>
          <w:i/>
        </w:rPr>
        <w:t>Journal of Economic Literature</w:t>
      </w:r>
      <w:r w:rsidRPr="00454CB1">
        <w:t xml:space="preserve"> no. 37:1569-1614.</w:t>
      </w:r>
      <w:bookmarkEnd w:id="36"/>
    </w:p>
    <w:p w:rsidR="00454CB1" w:rsidRPr="00454CB1" w:rsidRDefault="00454CB1" w:rsidP="00454CB1">
      <w:pPr>
        <w:pStyle w:val="EndNoteBibliography"/>
        <w:spacing w:after="0"/>
        <w:ind w:left="720" w:hanging="720"/>
      </w:pPr>
      <w:bookmarkStart w:id="37" w:name="_ENREF_37"/>
      <w:r w:rsidRPr="00454CB1">
        <w:t xml:space="preserve">Morduch, Jonathan. 1999b. "The role of subsidies in microfinance: evidence from the Grameen Bank." </w:t>
      </w:r>
      <w:r w:rsidRPr="00454CB1">
        <w:rPr>
          <w:i/>
        </w:rPr>
        <w:t>Journal of Development Economics</w:t>
      </w:r>
      <w:r w:rsidRPr="00454CB1">
        <w:t xml:space="preserve"> no. 60 (1):229-248.</w:t>
      </w:r>
      <w:bookmarkEnd w:id="37"/>
    </w:p>
    <w:p w:rsidR="00454CB1" w:rsidRPr="00454CB1" w:rsidRDefault="00454CB1" w:rsidP="00454CB1">
      <w:pPr>
        <w:pStyle w:val="EndNoteBibliography"/>
        <w:spacing w:after="0"/>
        <w:ind w:left="720" w:hanging="720"/>
      </w:pPr>
      <w:bookmarkStart w:id="38" w:name="_ENREF_38"/>
      <w:r w:rsidRPr="00454CB1">
        <w:t xml:space="preserve">Morduch, Jonathan. 2000. "The microfinance schism." </w:t>
      </w:r>
      <w:r w:rsidRPr="00454CB1">
        <w:rPr>
          <w:i/>
        </w:rPr>
        <w:t>World Development</w:t>
      </w:r>
      <w:r w:rsidRPr="00454CB1">
        <w:t xml:space="preserve"> no. 28 (4):617-629.</w:t>
      </w:r>
      <w:bookmarkEnd w:id="38"/>
    </w:p>
    <w:p w:rsidR="00454CB1" w:rsidRPr="00454CB1" w:rsidRDefault="00454CB1" w:rsidP="00454CB1">
      <w:pPr>
        <w:pStyle w:val="EndNoteBibliography"/>
        <w:spacing w:after="0"/>
        <w:ind w:left="720" w:hanging="720"/>
      </w:pPr>
      <w:bookmarkStart w:id="39" w:name="_ENREF_39"/>
      <w:r w:rsidRPr="00454CB1">
        <w:t xml:space="preserve">Nourse, Timothy H. 2001. "The missing parts of microfinance: Services for consumption and insurance." </w:t>
      </w:r>
      <w:r w:rsidRPr="00454CB1">
        <w:rPr>
          <w:i/>
        </w:rPr>
        <w:t>SAIS Review</w:t>
      </w:r>
      <w:r w:rsidRPr="00454CB1">
        <w:t xml:space="preserve"> no. 21 (1):61-69.</w:t>
      </w:r>
      <w:bookmarkEnd w:id="39"/>
    </w:p>
    <w:p w:rsidR="00454CB1" w:rsidRPr="00454CB1" w:rsidRDefault="00454CB1" w:rsidP="00454CB1">
      <w:pPr>
        <w:pStyle w:val="EndNoteBibliography"/>
        <w:spacing w:after="0"/>
        <w:ind w:left="720" w:hanging="720"/>
      </w:pPr>
      <w:bookmarkStart w:id="40" w:name="_ENREF_40"/>
      <w:r w:rsidRPr="00454CB1">
        <w:t xml:space="preserve">Pettifor, Audrey, Catherine MacPhail, Nadia Nguyen, and Molly Rosenberg. 2012. "Can money prevent the spread of HIV? A review of cash payments for HIV prevention." </w:t>
      </w:r>
      <w:r w:rsidRPr="00454CB1">
        <w:rPr>
          <w:i/>
        </w:rPr>
        <w:t>AIDS and Behavior</w:t>
      </w:r>
      <w:r w:rsidRPr="00454CB1">
        <w:t xml:space="preserve"> no. 16 (7):1729-1738.</w:t>
      </w:r>
      <w:bookmarkEnd w:id="40"/>
    </w:p>
    <w:p w:rsidR="00454CB1" w:rsidRPr="00454CB1" w:rsidRDefault="00454CB1" w:rsidP="00454CB1">
      <w:pPr>
        <w:pStyle w:val="EndNoteBibliography"/>
        <w:spacing w:after="0"/>
        <w:ind w:left="720" w:hanging="720"/>
      </w:pPr>
      <w:bookmarkStart w:id="41" w:name="_ENREF_41"/>
      <w:r w:rsidRPr="00454CB1">
        <w:t>Pitt, Mark M, and Shahidur R Khandker. 2012. Replicating replication: Due diligence in Roodman and Morduch’s replication of Pitt and Khandker (1998). Washington D.C.: World Bank.</w:t>
      </w:r>
      <w:bookmarkEnd w:id="41"/>
    </w:p>
    <w:p w:rsidR="00454CB1" w:rsidRPr="00454CB1" w:rsidRDefault="00454CB1" w:rsidP="00454CB1">
      <w:pPr>
        <w:pStyle w:val="EndNoteBibliography"/>
        <w:spacing w:after="0"/>
        <w:ind w:left="720" w:hanging="720"/>
      </w:pPr>
      <w:bookmarkStart w:id="42" w:name="_ENREF_42"/>
      <w:r w:rsidRPr="00454CB1">
        <w:t xml:space="preserve">Pronyk, Paul M, James R Hargreaves, Julia C Kim, Linda A Morison, Godfrey Phetla, Charlotte Watts, Joanna Busza, and John DH Porter. 2006. "Effect of a structural intervention for the </w:t>
      </w:r>
      <w:r w:rsidRPr="00454CB1">
        <w:lastRenderedPageBreak/>
        <w:t xml:space="preserve">prevention of intimate-partner violence and HIV in rural South Africa: a cluster randomised trial." </w:t>
      </w:r>
      <w:r w:rsidRPr="00454CB1">
        <w:rPr>
          <w:i/>
        </w:rPr>
        <w:t>The Lancet</w:t>
      </w:r>
      <w:r w:rsidRPr="00454CB1">
        <w:t xml:space="preserve"> no. 368 (9551):1973-1983.</w:t>
      </w:r>
      <w:bookmarkEnd w:id="42"/>
    </w:p>
    <w:p w:rsidR="00454CB1" w:rsidRPr="00454CB1" w:rsidRDefault="00454CB1" w:rsidP="00454CB1">
      <w:pPr>
        <w:pStyle w:val="EndNoteBibliography"/>
        <w:spacing w:after="0"/>
        <w:ind w:left="720" w:hanging="720"/>
      </w:pPr>
      <w:bookmarkStart w:id="43" w:name="_ENREF_43"/>
      <w:r w:rsidRPr="00454CB1">
        <w:t xml:space="preserve">Pronyk, Paul M, Julia C Kim, Tanya Abramsky, Godfrey Phetla, James R Hargreaves, Linda A Morison, Charlotte Watts, Joanna Busza, and John DH Porter. 2008. "A combined microfinance and training intervention can reduce HIV risk behaviour in young female participants." </w:t>
      </w:r>
      <w:r w:rsidRPr="00454CB1">
        <w:rPr>
          <w:i/>
        </w:rPr>
        <w:t>AIDS</w:t>
      </w:r>
      <w:r w:rsidRPr="00454CB1">
        <w:t xml:space="preserve"> no. 22 (13):1659-1665.</w:t>
      </w:r>
      <w:bookmarkEnd w:id="43"/>
    </w:p>
    <w:p w:rsidR="00454CB1" w:rsidRPr="00454CB1" w:rsidRDefault="00454CB1" w:rsidP="00454CB1">
      <w:pPr>
        <w:pStyle w:val="EndNoteBibliography"/>
        <w:spacing w:after="0"/>
        <w:ind w:left="720" w:hanging="720"/>
      </w:pPr>
      <w:bookmarkStart w:id="44" w:name="_ENREF_44"/>
      <w:r w:rsidRPr="00454CB1">
        <w:t xml:space="preserve">Rankin, Katherine N. 2002. "Social capital, microfinance, and the politics of development." </w:t>
      </w:r>
      <w:r w:rsidRPr="00454CB1">
        <w:rPr>
          <w:i/>
        </w:rPr>
        <w:t>Feminist Economics</w:t>
      </w:r>
      <w:r w:rsidRPr="00454CB1">
        <w:t xml:space="preserve"> no. 8 (1):1-24.</w:t>
      </w:r>
      <w:bookmarkEnd w:id="44"/>
    </w:p>
    <w:p w:rsidR="00454CB1" w:rsidRPr="00454CB1" w:rsidRDefault="00454CB1" w:rsidP="00454CB1">
      <w:pPr>
        <w:pStyle w:val="EndNoteBibliography"/>
        <w:spacing w:after="0"/>
        <w:ind w:left="720" w:hanging="720"/>
      </w:pPr>
      <w:bookmarkStart w:id="45" w:name="_ENREF_45"/>
      <w:r w:rsidRPr="00454CB1">
        <w:t xml:space="preserve">Roodman, David. 2012. </w:t>
      </w:r>
      <w:r w:rsidRPr="00454CB1">
        <w:rPr>
          <w:i/>
        </w:rPr>
        <w:t>Due diligence: An impertinent inquiry into microfinance</w:t>
      </w:r>
      <w:r w:rsidRPr="00454CB1">
        <w:t>. Washington D.C.: Center for Global Development Books.</w:t>
      </w:r>
      <w:bookmarkEnd w:id="45"/>
    </w:p>
    <w:p w:rsidR="00454CB1" w:rsidRPr="00454CB1" w:rsidRDefault="00454CB1" w:rsidP="00454CB1">
      <w:pPr>
        <w:pStyle w:val="EndNoteBibliography"/>
        <w:spacing w:after="0"/>
        <w:ind w:left="720" w:hanging="720"/>
      </w:pPr>
      <w:bookmarkStart w:id="46" w:name="_ENREF_46"/>
      <w:r w:rsidRPr="00454CB1">
        <w:t xml:space="preserve">Rutherford, Stuart. 2001. </w:t>
      </w:r>
      <w:r w:rsidRPr="00454CB1">
        <w:rPr>
          <w:i/>
        </w:rPr>
        <w:t>The Poor and Their Money</w:t>
      </w:r>
      <w:r w:rsidRPr="00454CB1">
        <w:t>. New Delhi: Oxford India Paperbacks.</w:t>
      </w:r>
      <w:bookmarkEnd w:id="46"/>
    </w:p>
    <w:p w:rsidR="00454CB1" w:rsidRPr="00454CB1" w:rsidRDefault="00454CB1" w:rsidP="00454CB1">
      <w:pPr>
        <w:pStyle w:val="EndNoteBibliography"/>
        <w:spacing w:after="0"/>
        <w:ind w:left="720" w:hanging="720"/>
      </w:pPr>
      <w:bookmarkStart w:id="47" w:name="_ENREF_47"/>
      <w:r w:rsidRPr="00454CB1">
        <w:t xml:space="preserve">Sanyal, Paromita. 2009. "From credit to collective action: The role of microfinance in promoting women's social capital and normative influence." </w:t>
      </w:r>
      <w:r w:rsidRPr="00454CB1">
        <w:rPr>
          <w:i/>
        </w:rPr>
        <w:t>American Sociological Review</w:t>
      </w:r>
      <w:r w:rsidRPr="00454CB1">
        <w:t xml:space="preserve"> no. 74 (4):529-550.</w:t>
      </w:r>
      <w:bookmarkEnd w:id="47"/>
    </w:p>
    <w:p w:rsidR="00454CB1" w:rsidRPr="00454CB1" w:rsidRDefault="00454CB1" w:rsidP="00454CB1">
      <w:pPr>
        <w:pStyle w:val="EndNoteBibliography"/>
        <w:spacing w:after="0"/>
        <w:ind w:left="720" w:hanging="720"/>
      </w:pPr>
      <w:bookmarkStart w:id="48" w:name="_ENREF_48"/>
      <w:r w:rsidRPr="00454CB1">
        <w:t xml:space="preserve">Seeley, Janet, Charlotte H Watts, Susan Kippax, Steven Russell, Lori Heise, and Alan Whiteside. 2012. "Addressing the structural drivers of HIV: a luxury or necessity for programmes?" </w:t>
      </w:r>
      <w:r w:rsidRPr="00454CB1">
        <w:rPr>
          <w:i/>
        </w:rPr>
        <w:t>Journal of the International AIDS Society</w:t>
      </w:r>
      <w:r w:rsidRPr="00454CB1">
        <w:t xml:space="preserve"> no. 15 (Suppl 1):17397.</w:t>
      </w:r>
      <w:bookmarkEnd w:id="48"/>
    </w:p>
    <w:p w:rsidR="00454CB1" w:rsidRPr="00454CB1" w:rsidRDefault="00454CB1" w:rsidP="00454CB1">
      <w:pPr>
        <w:pStyle w:val="EndNoteBibliography"/>
        <w:spacing w:after="0"/>
        <w:ind w:left="720" w:hanging="720"/>
      </w:pPr>
      <w:bookmarkStart w:id="49" w:name="_ENREF_49"/>
      <w:r w:rsidRPr="00454CB1">
        <w:t xml:space="preserve">Sherer, Renslow D, John D Bronson, Caroline J Teter, and Randolph F Wykoff. 2004. "Microeconomic loans and health education to families in impoverished communities: Implications for the HIV pandemic." </w:t>
      </w:r>
      <w:r w:rsidRPr="00454CB1">
        <w:rPr>
          <w:i/>
        </w:rPr>
        <w:t>Journal of the International Association of Physicians in AIDS Care (JIAPAC)</w:t>
      </w:r>
      <w:r w:rsidRPr="00454CB1">
        <w:t xml:space="preserve"> no. 3 (4):110-114.</w:t>
      </w:r>
      <w:bookmarkEnd w:id="49"/>
    </w:p>
    <w:p w:rsidR="00454CB1" w:rsidRPr="00454CB1" w:rsidRDefault="00454CB1" w:rsidP="00454CB1">
      <w:pPr>
        <w:pStyle w:val="EndNoteBibliography"/>
        <w:spacing w:after="0"/>
        <w:ind w:left="720" w:hanging="720"/>
      </w:pPr>
      <w:bookmarkStart w:id="50" w:name="_ENREF_50"/>
      <w:r w:rsidRPr="00454CB1">
        <w:t xml:space="preserve">Ssewamala, Fred M, Leyla Ismayilova, Mary McKay, Elizabeth Sperber, William Bannon Jr, and Stacey Alicea. 2010. "Gender and the effects of an economic empowerment program on attitudes toward sexual risk-taking among AIDS-orphaned adolescent youth in Uganda." </w:t>
      </w:r>
      <w:r w:rsidRPr="00454CB1">
        <w:rPr>
          <w:i/>
        </w:rPr>
        <w:t>Journal of Adolescent Health</w:t>
      </w:r>
      <w:r w:rsidRPr="00454CB1">
        <w:t xml:space="preserve"> no. 46 (4):372-378.</w:t>
      </w:r>
      <w:bookmarkEnd w:id="50"/>
    </w:p>
    <w:p w:rsidR="00454CB1" w:rsidRPr="00454CB1" w:rsidRDefault="00454CB1" w:rsidP="00454CB1">
      <w:pPr>
        <w:pStyle w:val="EndNoteBibliography"/>
        <w:spacing w:after="0"/>
        <w:ind w:left="720" w:hanging="720"/>
      </w:pPr>
      <w:bookmarkStart w:id="51" w:name="_ENREF_51"/>
      <w:r w:rsidRPr="00454CB1">
        <w:t xml:space="preserve">Stewart, Ruth, Carina van Rooyen, Kelly Dickson, Mabolaeng Majoro, and Thea de Wet. 2010. What is the impact of microfinance on poor people?: a systematic review of evidence from sub-Saharan Africa. In </w:t>
      </w:r>
      <w:r w:rsidRPr="00454CB1">
        <w:rPr>
          <w:i/>
        </w:rPr>
        <w:t>Technical Report</w:t>
      </w:r>
      <w:r w:rsidRPr="00454CB1">
        <w:t>. London: Social Science Research Unit, Institute of Education, University of London.</w:t>
      </w:r>
      <w:bookmarkEnd w:id="51"/>
    </w:p>
    <w:p w:rsidR="00454CB1" w:rsidRPr="00454CB1" w:rsidRDefault="00454CB1" w:rsidP="00454CB1">
      <w:pPr>
        <w:pStyle w:val="EndNoteBibliography"/>
        <w:spacing w:after="0"/>
        <w:ind w:left="720" w:hanging="720"/>
      </w:pPr>
      <w:bookmarkStart w:id="52" w:name="_ENREF_52"/>
      <w:r w:rsidRPr="00454CB1">
        <w:t xml:space="preserve">Swain, Ranjula Bali, and Fan Yang Wallentin. 2009. "Does microfinance empower women? Evidence from self‐help groups in India." </w:t>
      </w:r>
      <w:r w:rsidRPr="00454CB1">
        <w:rPr>
          <w:i/>
        </w:rPr>
        <w:t>International Review of Applied Economics</w:t>
      </w:r>
      <w:r w:rsidRPr="00454CB1">
        <w:t xml:space="preserve"> no. 23 (5):541-556.</w:t>
      </w:r>
      <w:bookmarkEnd w:id="52"/>
    </w:p>
    <w:p w:rsidR="00454CB1" w:rsidRPr="00454CB1" w:rsidRDefault="00454CB1" w:rsidP="00454CB1">
      <w:pPr>
        <w:pStyle w:val="EndNoteBibliography"/>
        <w:spacing w:after="0"/>
        <w:ind w:left="720" w:hanging="720"/>
      </w:pPr>
      <w:bookmarkStart w:id="53" w:name="_ENREF_53"/>
      <w:r w:rsidRPr="00454CB1">
        <w:t xml:space="preserve">Taylor, Marcus. 2012. "The antinomies of ‘financial inclusion’: Debt, distress and the workings of Indian microfinance." </w:t>
      </w:r>
      <w:r w:rsidRPr="00454CB1">
        <w:rPr>
          <w:i/>
        </w:rPr>
        <w:t>Journal of Agrarian Change</w:t>
      </w:r>
      <w:r w:rsidRPr="00454CB1">
        <w:t xml:space="preserve"> no. 12 (4):601-610.</w:t>
      </w:r>
      <w:bookmarkEnd w:id="53"/>
    </w:p>
    <w:p w:rsidR="00454CB1" w:rsidRPr="00454CB1" w:rsidRDefault="00454CB1" w:rsidP="00454CB1">
      <w:pPr>
        <w:pStyle w:val="EndNoteBibliography"/>
        <w:spacing w:after="0"/>
        <w:ind w:left="720" w:hanging="720"/>
      </w:pPr>
      <w:bookmarkStart w:id="54" w:name="_ENREF_54"/>
      <w:r w:rsidRPr="00454CB1">
        <w:t xml:space="preserve">Thorp, Rosemary, Frances Stewart, and Amrik Heyer. 2005. "When and how far is group formation a route out of chronic poverty?" </w:t>
      </w:r>
      <w:r w:rsidRPr="00454CB1">
        <w:rPr>
          <w:i/>
        </w:rPr>
        <w:t>World Development</w:t>
      </w:r>
      <w:r w:rsidRPr="00454CB1">
        <w:t xml:space="preserve"> no. 33 (6):907-920.</w:t>
      </w:r>
      <w:bookmarkEnd w:id="54"/>
    </w:p>
    <w:p w:rsidR="00454CB1" w:rsidRPr="00454CB1" w:rsidRDefault="00454CB1" w:rsidP="00454CB1">
      <w:pPr>
        <w:pStyle w:val="EndNoteBibliography"/>
        <w:spacing w:after="0"/>
        <w:ind w:left="720" w:hanging="720"/>
      </w:pPr>
      <w:bookmarkStart w:id="55" w:name="_ENREF_55"/>
      <w:r w:rsidRPr="00454CB1">
        <w:t xml:space="preserve">Van Rooyen, Carina, Ruth Stewart, and Thea de Wet. 2012. "The impact of microfinance in sub-Saharan Africa: a systematic review of the evidence." </w:t>
      </w:r>
      <w:r w:rsidRPr="00454CB1">
        <w:rPr>
          <w:i/>
        </w:rPr>
        <w:t>World Development</w:t>
      </w:r>
      <w:r w:rsidRPr="00454CB1">
        <w:t xml:space="preserve"> no. 40 (11):2249-2262.</w:t>
      </w:r>
      <w:bookmarkEnd w:id="55"/>
    </w:p>
    <w:p w:rsidR="00454CB1" w:rsidRPr="00454CB1" w:rsidRDefault="00454CB1" w:rsidP="00454CB1">
      <w:pPr>
        <w:pStyle w:val="EndNoteBibliography"/>
        <w:spacing w:after="0"/>
        <w:ind w:left="720" w:hanging="720"/>
      </w:pPr>
      <w:bookmarkStart w:id="56" w:name="_ENREF_56"/>
      <w:r w:rsidRPr="00454CB1">
        <w:t xml:space="preserve">Wagman, Jennifer A, Ronald H Gray, Jacquelyn C Campbell, Marie Thoma, Anthony Ndyanabo, Joseph Ssekasanvu, Fred Nalugoda, Joseph Kagaayi, Gertrude Nakigozi, David Serwadda, and Heena Brahmbhatt. 2015. "Effectiveness of an integrated intimate partner violence and HIV prevention intervention in Rakai, Uganda: analysis of an intervention in an existing cluster randomised cohort." </w:t>
      </w:r>
      <w:r w:rsidRPr="00454CB1">
        <w:rPr>
          <w:i/>
        </w:rPr>
        <w:t>The Lancet Global Health</w:t>
      </w:r>
      <w:r w:rsidRPr="00454CB1">
        <w:t xml:space="preserve"> no. 3 (1):e23-e33.</w:t>
      </w:r>
      <w:bookmarkEnd w:id="56"/>
    </w:p>
    <w:p w:rsidR="00454CB1" w:rsidRPr="00454CB1" w:rsidRDefault="00454CB1" w:rsidP="00454CB1">
      <w:pPr>
        <w:pStyle w:val="EndNoteBibliography"/>
        <w:ind w:left="720" w:hanging="720"/>
      </w:pPr>
      <w:bookmarkStart w:id="57" w:name="_ENREF_57"/>
      <w:r w:rsidRPr="00454CB1">
        <w:t xml:space="preserve">Wood, Geof. 2003. "Staying secure, staying poor: the “Faustian Bargain”." </w:t>
      </w:r>
      <w:r w:rsidRPr="00454CB1">
        <w:rPr>
          <w:i/>
        </w:rPr>
        <w:t>World Development</w:t>
      </w:r>
      <w:r w:rsidRPr="00454CB1">
        <w:t xml:space="preserve"> no. 31 (3):455-471.</w:t>
      </w:r>
      <w:bookmarkEnd w:id="57"/>
    </w:p>
    <w:p w:rsidR="00B10758" w:rsidRPr="008D66DA" w:rsidRDefault="0066646E" w:rsidP="008D66DA">
      <w:pPr>
        <w:spacing w:line="480" w:lineRule="auto"/>
        <w:rPr>
          <w:sz w:val="24"/>
          <w:szCs w:val="24"/>
        </w:rPr>
      </w:pPr>
      <w:r w:rsidRPr="008D66DA">
        <w:rPr>
          <w:sz w:val="24"/>
          <w:szCs w:val="24"/>
        </w:rPr>
        <w:fldChar w:fldCharType="end"/>
      </w:r>
    </w:p>
    <w:sectPr w:rsidR="00B10758" w:rsidRPr="008D66DA">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2D86" w:rsidRDefault="00A92D86" w:rsidP="00C24EDF">
      <w:pPr>
        <w:spacing w:after="0" w:line="240" w:lineRule="auto"/>
      </w:pPr>
      <w:r>
        <w:separator/>
      </w:r>
    </w:p>
  </w:endnote>
  <w:endnote w:type="continuationSeparator" w:id="0">
    <w:p w:rsidR="00A92D86" w:rsidRDefault="00A92D86" w:rsidP="00C24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RealpageBAS6">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3946041"/>
      <w:docPartObj>
        <w:docPartGallery w:val="Page Numbers (Bottom of Page)"/>
        <w:docPartUnique/>
      </w:docPartObj>
    </w:sdtPr>
    <w:sdtEndPr>
      <w:rPr>
        <w:noProof/>
      </w:rPr>
    </w:sdtEndPr>
    <w:sdtContent>
      <w:p w:rsidR="00D87FBF" w:rsidRDefault="00D87FBF">
        <w:pPr>
          <w:pStyle w:val="Footer"/>
          <w:jc w:val="right"/>
        </w:pPr>
        <w:r>
          <w:fldChar w:fldCharType="begin"/>
        </w:r>
        <w:r>
          <w:instrText xml:space="preserve"> PAGE   \* MERGEFORMAT </w:instrText>
        </w:r>
        <w:r>
          <w:fldChar w:fldCharType="separate"/>
        </w:r>
        <w:r w:rsidR="00C6753D">
          <w:rPr>
            <w:noProof/>
          </w:rPr>
          <w:t>1</w:t>
        </w:r>
        <w:r>
          <w:rPr>
            <w:noProof/>
          </w:rPr>
          <w:fldChar w:fldCharType="end"/>
        </w:r>
      </w:p>
    </w:sdtContent>
  </w:sdt>
  <w:p w:rsidR="00D87FBF" w:rsidRDefault="00D87F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2D86" w:rsidRDefault="00A92D86" w:rsidP="00C24EDF">
      <w:pPr>
        <w:spacing w:after="0" w:line="240" w:lineRule="auto"/>
      </w:pPr>
      <w:r>
        <w:separator/>
      </w:r>
    </w:p>
  </w:footnote>
  <w:footnote w:type="continuationSeparator" w:id="0">
    <w:p w:rsidR="00A92D86" w:rsidRDefault="00A92D86" w:rsidP="00C24EDF">
      <w:pPr>
        <w:spacing w:after="0" w:line="240" w:lineRule="auto"/>
      </w:pPr>
      <w:r>
        <w:continuationSeparator/>
      </w:r>
    </w:p>
  </w:footnote>
  <w:footnote w:id="1">
    <w:p w:rsidR="00D87FBF" w:rsidRDefault="00D87FBF">
      <w:pPr>
        <w:pStyle w:val="FootnoteText"/>
      </w:pPr>
      <w:r>
        <w:rPr>
          <w:rStyle w:val="FootnoteReference"/>
        </w:rPr>
        <w:footnoteRef/>
      </w:r>
      <w:r>
        <w:t xml:space="preserve"> </w:t>
      </w:r>
      <w:r>
        <w:rPr>
          <w:sz w:val="24"/>
          <w:szCs w:val="24"/>
        </w:rPr>
        <w:t>Donor funding in Bangladesh enabled microfinance institutions to</w:t>
      </w:r>
      <w:r w:rsidRPr="00937632">
        <w:rPr>
          <w:sz w:val="24"/>
          <w:szCs w:val="24"/>
        </w:rPr>
        <w:t xml:space="preserve"> offer poor people rates of interest on loans that are significantly lower than those charged by microfinance institutions in some other countries </w:t>
      </w:r>
      <w:r w:rsidRPr="00937632">
        <w:rPr>
          <w:sz w:val="24"/>
          <w:szCs w:val="24"/>
        </w:rPr>
        <w:fldChar w:fldCharType="begin"/>
      </w:r>
      <w:r w:rsidRPr="00937632">
        <w:rPr>
          <w:sz w:val="24"/>
          <w:szCs w:val="24"/>
        </w:rPr>
        <w:instrText xml:space="preserve"> ADDIN EN.CITE &lt;EndNote&gt;&lt;Cite&gt;&lt;Author&gt;Morduch&lt;/Author&gt;&lt;Year&gt;1998&lt;/Year&gt;&lt;RecNum&gt;10&lt;/RecNum&gt;&lt;DisplayText&gt;(Morduch 1998, 1999b)&lt;/DisplayText&gt;&lt;record&gt;&lt;rec-number&gt;10&lt;/rec-number&gt;&lt;foreign-keys&gt;&lt;key app="EN" db-id="wft9w05vtzd9v1eaa2evv2xcv2d5vd2psxzt" timestamp="1419851770"&gt;10&lt;/key&gt;&lt;/foreign-keys&gt;&lt;ref-type name="Book"&gt;6&lt;/ref-type&gt;&lt;contributors&gt;&lt;authors&gt;&lt;author&gt;Morduch, Jonathan&lt;/author&gt;&lt;/authors&gt;&lt;/contributors&gt;&lt;titles&gt;&lt;title&gt;Does microfinance really help the poor? New evidence from flagship programs in Bangladesh&lt;/title&gt;&lt;/titles&gt;&lt;dates&gt;&lt;year&gt;1998&lt;/year&gt;&lt;/dates&gt;&lt;publisher&gt;Research Program in Development Studies, Woodrow School of Public and International Affairs&lt;/publisher&gt;&lt;urls&gt;&lt;/urls&gt;&lt;/record&gt;&lt;/Cite&gt;&lt;Cite&gt;&lt;Author&gt;Morduch&lt;/Author&gt;&lt;Year&gt;1999&lt;/Year&gt;&lt;RecNum&gt;11&lt;/RecNum&gt;&lt;record&gt;&lt;rec-number&gt;11&lt;/rec-number&gt;&lt;foreign-keys&gt;&lt;key app="EN" db-id="wft9w05vtzd9v1eaa2evv2xcv2d5vd2psxzt" timestamp="1419851848"&gt;11&lt;/key&gt;&lt;/foreign-keys&gt;&lt;ref-type name="Journal Article"&gt;17&lt;/ref-type&gt;&lt;contributors&gt;&lt;authors&gt;&lt;author&gt;Morduch, Jonathan&lt;/author&gt;&lt;/authors&gt;&lt;/contributors&gt;&lt;titles&gt;&lt;title&gt;The role of subsidies in microfinance: evidence from the Grameen Bank&lt;/title&gt;&lt;secondary-title&gt;Journal of Development Economics&lt;/secondary-title&gt;&lt;/titles&gt;&lt;periodical&gt;&lt;full-title&gt;Journal of development economics&lt;/full-title&gt;&lt;/periodical&gt;&lt;pages&gt;229-248&lt;/pages&gt;&lt;volume&gt;60&lt;/volume&gt;&lt;number&gt;1&lt;/number&gt;&lt;dates&gt;&lt;year&gt;1999&lt;/year&gt;&lt;/dates&gt;&lt;isbn&gt;0304-3878&lt;/isbn&gt;&lt;urls&gt;&lt;/urls&gt;&lt;/record&gt;&lt;/Cite&gt;&lt;/EndNote&gt;</w:instrText>
      </w:r>
      <w:r w:rsidRPr="00937632">
        <w:rPr>
          <w:sz w:val="24"/>
          <w:szCs w:val="24"/>
        </w:rPr>
        <w:fldChar w:fldCharType="separate"/>
      </w:r>
      <w:r w:rsidRPr="00937632">
        <w:rPr>
          <w:noProof/>
          <w:sz w:val="24"/>
          <w:szCs w:val="24"/>
        </w:rPr>
        <w:t>(</w:t>
      </w:r>
      <w:hyperlink w:anchor="_ENREF_35" w:tooltip="Morduch, 1998 #10" w:history="1">
        <w:r w:rsidR="00454CB1" w:rsidRPr="00937632">
          <w:rPr>
            <w:noProof/>
            <w:sz w:val="24"/>
            <w:szCs w:val="24"/>
          </w:rPr>
          <w:t>Morduch 1998</w:t>
        </w:r>
      </w:hyperlink>
      <w:r w:rsidRPr="00937632">
        <w:rPr>
          <w:noProof/>
          <w:sz w:val="24"/>
          <w:szCs w:val="24"/>
        </w:rPr>
        <w:t xml:space="preserve">, </w:t>
      </w:r>
      <w:hyperlink w:anchor="_ENREF_37" w:tooltip="Morduch, 1999 #11" w:history="1">
        <w:r w:rsidR="00454CB1" w:rsidRPr="00937632">
          <w:rPr>
            <w:noProof/>
            <w:sz w:val="24"/>
            <w:szCs w:val="24"/>
          </w:rPr>
          <w:t>1999b</w:t>
        </w:r>
      </w:hyperlink>
      <w:r w:rsidRPr="00937632">
        <w:rPr>
          <w:noProof/>
          <w:sz w:val="24"/>
          <w:szCs w:val="24"/>
        </w:rPr>
        <w:t>)</w:t>
      </w:r>
      <w:r w:rsidRPr="00937632">
        <w:rPr>
          <w:sz w:val="24"/>
          <w:szCs w:val="24"/>
        </w:rPr>
        <w:fldChar w:fldCharType="end"/>
      </w:r>
      <w:r w:rsidRPr="00937632">
        <w:rPr>
          <w:sz w:val="24"/>
          <w:szCs w:val="24"/>
        </w:rPr>
        <w:t>.</w:t>
      </w:r>
    </w:p>
  </w:footnote>
  <w:footnote w:id="2">
    <w:p w:rsidR="00D87FBF" w:rsidRDefault="00D87FBF" w:rsidP="00C369B6">
      <w:pPr>
        <w:pStyle w:val="FootnoteText"/>
      </w:pPr>
      <w:r>
        <w:rPr>
          <w:rStyle w:val="FootnoteReference"/>
        </w:rPr>
        <w:footnoteRef/>
      </w:r>
      <w:r>
        <w:t xml:space="preserve"> </w:t>
      </w:r>
      <w:r>
        <w:rPr>
          <w:sz w:val="24"/>
          <w:szCs w:val="24"/>
        </w:rPr>
        <w:t xml:space="preserve">The consequences for people with problems repaying loans have been played out with tragic consequences in India, Bangladesh and elsewhere with a spate of suicides of people unable to repay their loans </w:t>
      </w:r>
      <w:r>
        <w:rPr>
          <w:sz w:val="24"/>
          <w:szCs w:val="24"/>
        </w:rPr>
        <w:fldChar w:fldCharType="begin">
          <w:fldData xml:space="preserve">PEVuZE5vdGU+PENpdGU+PEF1dGhvcj5CYXRlbWFuPC9BdXRob3I+PFllYXI+MjAxMjwvWWVhcj48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==
</w:fldData>
        </w:fldChar>
      </w:r>
      <w:r>
        <w:rPr>
          <w:sz w:val="24"/>
          <w:szCs w:val="24"/>
        </w:rPr>
        <w:instrText xml:space="preserve"> ADDIN EN.CITE </w:instrText>
      </w:r>
      <w:r>
        <w:rPr>
          <w:sz w:val="24"/>
          <w:szCs w:val="24"/>
        </w:rPr>
        <w:fldChar w:fldCharType="begin">
          <w:fldData xml:space="preserve">PEVuZE5vdGU+PENpdGU+PEF1dGhvcj5CYXRlbWFuPC9BdXRob3I+PFllYXI+MjAxMjwvWWVhcj48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7" w:tooltip="Bateman, 2012 #2" w:history="1">
        <w:r w:rsidR="00454CB1">
          <w:rPr>
            <w:noProof/>
            <w:sz w:val="24"/>
            <w:szCs w:val="24"/>
          </w:rPr>
          <w:t>Bateman 2012</w:t>
        </w:r>
      </w:hyperlink>
      <w:r>
        <w:rPr>
          <w:noProof/>
          <w:sz w:val="24"/>
          <w:szCs w:val="24"/>
        </w:rPr>
        <w:t xml:space="preserve">, </w:t>
      </w:r>
      <w:hyperlink w:anchor="_ENREF_53" w:tooltip="Taylor, 2012 #27" w:history="1">
        <w:r w:rsidR="00454CB1">
          <w:rPr>
            <w:noProof/>
            <w:sz w:val="24"/>
            <w:szCs w:val="24"/>
          </w:rPr>
          <w:t>Taylor 2012</w:t>
        </w:r>
      </w:hyperlink>
      <w:r>
        <w:rPr>
          <w:noProof/>
          <w:sz w:val="24"/>
          <w:szCs w:val="24"/>
        </w:rPr>
        <w:t xml:space="preserve">, </w:t>
      </w:r>
      <w:hyperlink w:anchor="_ENREF_27" w:tooltip="Karim, 2011 #39" w:history="1">
        <w:r w:rsidR="00454CB1">
          <w:rPr>
            <w:noProof/>
            <w:sz w:val="24"/>
            <w:szCs w:val="24"/>
          </w:rPr>
          <w:t>Karim 2011</w:t>
        </w:r>
      </w:hyperlink>
      <w:r>
        <w:rPr>
          <w:noProof/>
          <w:sz w:val="24"/>
          <w:szCs w:val="24"/>
        </w:rPr>
        <w:t>)</w:t>
      </w:r>
      <w:r>
        <w:rPr>
          <w:sz w:val="24"/>
          <w:szCs w:val="24"/>
        </w:rPr>
        <w:fldChar w:fldCharType="end"/>
      </w:r>
      <w:r>
        <w:rPr>
          <w:sz w:val="24"/>
          <w:szCs w:val="24"/>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10758"/>
    <w:rsid w:val="00001ED3"/>
    <w:rsid w:val="00001F7B"/>
    <w:rsid w:val="00002D4C"/>
    <w:rsid w:val="000140C3"/>
    <w:rsid w:val="0001513D"/>
    <w:rsid w:val="00016A21"/>
    <w:rsid w:val="00026658"/>
    <w:rsid w:val="000275AD"/>
    <w:rsid w:val="00032AEA"/>
    <w:rsid w:val="00032DF3"/>
    <w:rsid w:val="00033FB5"/>
    <w:rsid w:val="000343E5"/>
    <w:rsid w:val="0003561B"/>
    <w:rsid w:val="00035760"/>
    <w:rsid w:val="00036444"/>
    <w:rsid w:val="00036871"/>
    <w:rsid w:val="0003697A"/>
    <w:rsid w:val="00036D33"/>
    <w:rsid w:val="000403CF"/>
    <w:rsid w:val="00041C3F"/>
    <w:rsid w:val="00041FCB"/>
    <w:rsid w:val="00042254"/>
    <w:rsid w:val="0004316B"/>
    <w:rsid w:val="00044529"/>
    <w:rsid w:val="00046EA8"/>
    <w:rsid w:val="00047983"/>
    <w:rsid w:val="00047B27"/>
    <w:rsid w:val="0005025B"/>
    <w:rsid w:val="00052F56"/>
    <w:rsid w:val="00056002"/>
    <w:rsid w:val="00056C81"/>
    <w:rsid w:val="00060025"/>
    <w:rsid w:val="00061346"/>
    <w:rsid w:val="0006164A"/>
    <w:rsid w:val="00061D92"/>
    <w:rsid w:val="000629B4"/>
    <w:rsid w:val="00064525"/>
    <w:rsid w:val="0006486D"/>
    <w:rsid w:val="00064E8D"/>
    <w:rsid w:val="000704F8"/>
    <w:rsid w:val="000728CF"/>
    <w:rsid w:val="0007661E"/>
    <w:rsid w:val="000801F4"/>
    <w:rsid w:val="0008092B"/>
    <w:rsid w:val="00080AE7"/>
    <w:rsid w:val="0008266E"/>
    <w:rsid w:val="00082F14"/>
    <w:rsid w:val="00087E40"/>
    <w:rsid w:val="00090038"/>
    <w:rsid w:val="000905E9"/>
    <w:rsid w:val="00090DA1"/>
    <w:rsid w:val="00095600"/>
    <w:rsid w:val="000971C0"/>
    <w:rsid w:val="000A1255"/>
    <w:rsid w:val="000A3CC5"/>
    <w:rsid w:val="000A58ED"/>
    <w:rsid w:val="000A7A05"/>
    <w:rsid w:val="000B2B12"/>
    <w:rsid w:val="000B38E8"/>
    <w:rsid w:val="000B3CCD"/>
    <w:rsid w:val="000B638A"/>
    <w:rsid w:val="000B6A8B"/>
    <w:rsid w:val="000C25BB"/>
    <w:rsid w:val="000C2748"/>
    <w:rsid w:val="000C4608"/>
    <w:rsid w:val="000D02D0"/>
    <w:rsid w:val="000D14E8"/>
    <w:rsid w:val="000D276E"/>
    <w:rsid w:val="000D3179"/>
    <w:rsid w:val="000D4405"/>
    <w:rsid w:val="000D6D48"/>
    <w:rsid w:val="000E3822"/>
    <w:rsid w:val="000F0403"/>
    <w:rsid w:val="000F0618"/>
    <w:rsid w:val="000F0E66"/>
    <w:rsid w:val="000F1E8B"/>
    <w:rsid w:val="000F3230"/>
    <w:rsid w:val="000F3F23"/>
    <w:rsid w:val="000F60CA"/>
    <w:rsid w:val="000F6140"/>
    <w:rsid w:val="000F6877"/>
    <w:rsid w:val="000F6B7F"/>
    <w:rsid w:val="000F6E03"/>
    <w:rsid w:val="000F70AD"/>
    <w:rsid w:val="0010318A"/>
    <w:rsid w:val="001036F5"/>
    <w:rsid w:val="001050BC"/>
    <w:rsid w:val="00110247"/>
    <w:rsid w:val="00111371"/>
    <w:rsid w:val="00113F14"/>
    <w:rsid w:val="0011409D"/>
    <w:rsid w:val="001141FA"/>
    <w:rsid w:val="00116D03"/>
    <w:rsid w:val="00123637"/>
    <w:rsid w:val="001251E4"/>
    <w:rsid w:val="001275C1"/>
    <w:rsid w:val="00127684"/>
    <w:rsid w:val="00127C56"/>
    <w:rsid w:val="00127E80"/>
    <w:rsid w:val="00130090"/>
    <w:rsid w:val="0013119D"/>
    <w:rsid w:val="001329D4"/>
    <w:rsid w:val="00135A72"/>
    <w:rsid w:val="001372A7"/>
    <w:rsid w:val="001407DB"/>
    <w:rsid w:val="001432B5"/>
    <w:rsid w:val="00143674"/>
    <w:rsid w:val="00143A4A"/>
    <w:rsid w:val="0015007E"/>
    <w:rsid w:val="0015096C"/>
    <w:rsid w:val="00150ACD"/>
    <w:rsid w:val="00153C7F"/>
    <w:rsid w:val="001554CF"/>
    <w:rsid w:val="0015617E"/>
    <w:rsid w:val="00156F5E"/>
    <w:rsid w:val="00157D42"/>
    <w:rsid w:val="00157E38"/>
    <w:rsid w:val="00160C7E"/>
    <w:rsid w:val="0016189A"/>
    <w:rsid w:val="0016259E"/>
    <w:rsid w:val="00162FDD"/>
    <w:rsid w:val="00163216"/>
    <w:rsid w:val="001633FE"/>
    <w:rsid w:val="00165787"/>
    <w:rsid w:val="00166558"/>
    <w:rsid w:val="00167F3B"/>
    <w:rsid w:val="001718FC"/>
    <w:rsid w:val="00171FE1"/>
    <w:rsid w:val="001722C3"/>
    <w:rsid w:val="00172986"/>
    <w:rsid w:val="00172F10"/>
    <w:rsid w:val="00172FC0"/>
    <w:rsid w:val="00174491"/>
    <w:rsid w:val="0017740F"/>
    <w:rsid w:val="00182308"/>
    <w:rsid w:val="00184EC2"/>
    <w:rsid w:val="00186B9E"/>
    <w:rsid w:val="00186DD8"/>
    <w:rsid w:val="00186FED"/>
    <w:rsid w:val="001916E1"/>
    <w:rsid w:val="00193019"/>
    <w:rsid w:val="0019460C"/>
    <w:rsid w:val="001A18A0"/>
    <w:rsid w:val="001A5067"/>
    <w:rsid w:val="001A62D4"/>
    <w:rsid w:val="001A74C0"/>
    <w:rsid w:val="001B267B"/>
    <w:rsid w:val="001B3AFC"/>
    <w:rsid w:val="001B3DCD"/>
    <w:rsid w:val="001B7E69"/>
    <w:rsid w:val="001C00E8"/>
    <w:rsid w:val="001C1462"/>
    <w:rsid w:val="001C300D"/>
    <w:rsid w:val="001C3A47"/>
    <w:rsid w:val="001C4070"/>
    <w:rsid w:val="001C47A4"/>
    <w:rsid w:val="001C4E7B"/>
    <w:rsid w:val="001C620E"/>
    <w:rsid w:val="001C64E7"/>
    <w:rsid w:val="001D517A"/>
    <w:rsid w:val="001D5A72"/>
    <w:rsid w:val="001E02BE"/>
    <w:rsid w:val="001E3D8E"/>
    <w:rsid w:val="001E56FD"/>
    <w:rsid w:val="001E7088"/>
    <w:rsid w:val="001F069B"/>
    <w:rsid w:val="001F16C1"/>
    <w:rsid w:val="001F2B27"/>
    <w:rsid w:val="001F637A"/>
    <w:rsid w:val="001F6AE6"/>
    <w:rsid w:val="001F74B1"/>
    <w:rsid w:val="00201679"/>
    <w:rsid w:val="00203095"/>
    <w:rsid w:val="00204574"/>
    <w:rsid w:val="00204C0C"/>
    <w:rsid w:val="00205D47"/>
    <w:rsid w:val="00206D45"/>
    <w:rsid w:val="0021059D"/>
    <w:rsid w:val="00210DB4"/>
    <w:rsid w:val="00211210"/>
    <w:rsid w:val="00212B9A"/>
    <w:rsid w:val="00214C0B"/>
    <w:rsid w:val="002169E9"/>
    <w:rsid w:val="00221762"/>
    <w:rsid w:val="00221965"/>
    <w:rsid w:val="002225CA"/>
    <w:rsid w:val="00223A5B"/>
    <w:rsid w:val="00226DB3"/>
    <w:rsid w:val="00227FB8"/>
    <w:rsid w:val="00233F41"/>
    <w:rsid w:val="0023554C"/>
    <w:rsid w:val="002415E3"/>
    <w:rsid w:val="00241A14"/>
    <w:rsid w:val="00242A49"/>
    <w:rsid w:val="00244191"/>
    <w:rsid w:val="0024423C"/>
    <w:rsid w:val="00247774"/>
    <w:rsid w:val="00251F26"/>
    <w:rsid w:val="00256D9F"/>
    <w:rsid w:val="00256E45"/>
    <w:rsid w:val="00257665"/>
    <w:rsid w:val="0026060D"/>
    <w:rsid w:val="00261AD6"/>
    <w:rsid w:val="00265F5E"/>
    <w:rsid w:val="002670DB"/>
    <w:rsid w:val="00270A00"/>
    <w:rsid w:val="00271733"/>
    <w:rsid w:val="00272C0B"/>
    <w:rsid w:val="00272CDA"/>
    <w:rsid w:val="00273D15"/>
    <w:rsid w:val="002746E9"/>
    <w:rsid w:val="00274DBD"/>
    <w:rsid w:val="00276717"/>
    <w:rsid w:val="002804E4"/>
    <w:rsid w:val="00283F4F"/>
    <w:rsid w:val="00290017"/>
    <w:rsid w:val="00290DE8"/>
    <w:rsid w:val="00291261"/>
    <w:rsid w:val="002920FF"/>
    <w:rsid w:val="00292888"/>
    <w:rsid w:val="00293670"/>
    <w:rsid w:val="002A0C7B"/>
    <w:rsid w:val="002A1DB1"/>
    <w:rsid w:val="002A6A60"/>
    <w:rsid w:val="002A6D10"/>
    <w:rsid w:val="002A7AB0"/>
    <w:rsid w:val="002A7EAD"/>
    <w:rsid w:val="002B0C44"/>
    <w:rsid w:val="002B2918"/>
    <w:rsid w:val="002B3759"/>
    <w:rsid w:val="002B553B"/>
    <w:rsid w:val="002B57BB"/>
    <w:rsid w:val="002B77A5"/>
    <w:rsid w:val="002C084F"/>
    <w:rsid w:val="002C1355"/>
    <w:rsid w:val="002C1A39"/>
    <w:rsid w:val="002C4F33"/>
    <w:rsid w:val="002C5C05"/>
    <w:rsid w:val="002C6283"/>
    <w:rsid w:val="002C722A"/>
    <w:rsid w:val="002C72C0"/>
    <w:rsid w:val="002C7E48"/>
    <w:rsid w:val="002D0DB0"/>
    <w:rsid w:val="002D14EB"/>
    <w:rsid w:val="002D2790"/>
    <w:rsid w:val="002D3A9B"/>
    <w:rsid w:val="002D7640"/>
    <w:rsid w:val="002D76B1"/>
    <w:rsid w:val="002E20C6"/>
    <w:rsid w:val="002E2292"/>
    <w:rsid w:val="002E6F51"/>
    <w:rsid w:val="002E7187"/>
    <w:rsid w:val="002E7FF7"/>
    <w:rsid w:val="002F0EFA"/>
    <w:rsid w:val="002F3A46"/>
    <w:rsid w:val="002F45FD"/>
    <w:rsid w:val="002F4674"/>
    <w:rsid w:val="002F47DB"/>
    <w:rsid w:val="002F4F57"/>
    <w:rsid w:val="0030425E"/>
    <w:rsid w:val="00304C1F"/>
    <w:rsid w:val="00304DC5"/>
    <w:rsid w:val="00310415"/>
    <w:rsid w:val="003104A2"/>
    <w:rsid w:val="00310D8A"/>
    <w:rsid w:val="003122D8"/>
    <w:rsid w:val="0031285D"/>
    <w:rsid w:val="00315917"/>
    <w:rsid w:val="0032148C"/>
    <w:rsid w:val="003234C5"/>
    <w:rsid w:val="00327B17"/>
    <w:rsid w:val="0033043C"/>
    <w:rsid w:val="00330535"/>
    <w:rsid w:val="0033205A"/>
    <w:rsid w:val="003345F3"/>
    <w:rsid w:val="0033514A"/>
    <w:rsid w:val="0033561A"/>
    <w:rsid w:val="003356B0"/>
    <w:rsid w:val="003361C6"/>
    <w:rsid w:val="00341B0B"/>
    <w:rsid w:val="00344AA6"/>
    <w:rsid w:val="00345A77"/>
    <w:rsid w:val="00346D8A"/>
    <w:rsid w:val="00347F9E"/>
    <w:rsid w:val="00350263"/>
    <w:rsid w:val="00352171"/>
    <w:rsid w:val="003524FF"/>
    <w:rsid w:val="00353C18"/>
    <w:rsid w:val="0035462B"/>
    <w:rsid w:val="00356699"/>
    <w:rsid w:val="003569E7"/>
    <w:rsid w:val="00362877"/>
    <w:rsid w:val="00363840"/>
    <w:rsid w:val="003641E1"/>
    <w:rsid w:val="0036477E"/>
    <w:rsid w:val="0036755D"/>
    <w:rsid w:val="00367F7F"/>
    <w:rsid w:val="00371ABA"/>
    <w:rsid w:val="003746F0"/>
    <w:rsid w:val="003749DE"/>
    <w:rsid w:val="00374DC3"/>
    <w:rsid w:val="00376A8F"/>
    <w:rsid w:val="00381150"/>
    <w:rsid w:val="00383885"/>
    <w:rsid w:val="003841AD"/>
    <w:rsid w:val="003932B6"/>
    <w:rsid w:val="0039503A"/>
    <w:rsid w:val="003972D3"/>
    <w:rsid w:val="003979F1"/>
    <w:rsid w:val="003A6BA3"/>
    <w:rsid w:val="003A7176"/>
    <w:rsid w:val="003B2961"/>
    <w:rsid w:val="003B3157"/>
    <w:rsid w:val="003B3575"/>
    <w:rsid w:val="003B729F"/>
    <w:rsid w:val="003B7C31"/>
    <w:rsid w:val="003C267D"/>
    <w:rsid w:val="003C480F"/>
    <w:rsid w:val="003C4BB8"/>
    <w:rsid w:val="003C4CFA"/>
    <w:rsid w:val="003C5B0A"/>
    <w:rsid w:val="003C5C23"/>
    <w:rsid w:val="003C7514"/>
    <w:rsid w:val="003D0071"/>
    <w:rsid w:val="003D5BDB"/>
    <w:rsid w:val="003E0C04"/>
    <w:rsid w:val="003E0D7B"/>
    <w:rsid w:val="003E1911"/>
    <w:rsid w:val="003E2D31"/>
    <w:rsid w:val="003E57FD"/>
    <w:rsid w:val="003E647E"/>
    <w:rsid w:val="003E6CD8"/>
    <w:rsid w:val="003E79B0"/>
    <w:rsid w:val="003F015A"/>
    <w:rsid w:val="003F13C6"/>
    <w:rsid w:val="003F172E"/>
    <w:rsid w:val="003F3A6F"/>
    <w:rsid w:val="003F5B4E"/>
    <w:rsid w:val="003F5D20"/>
    <w:rsid w:val="003F6DEA"/>
    <w:rsid w:val="003F7A18"/>
    <w:rsid w:val="003F7B6D"/>
    <w:rsid w:val="0040008A"/>
    <w:rsid w:val="004037E1"/>
    <w:rsid w:val="004056B3"/>
    <w:rsid w:val="00405F1B"/>
    <w:rsid w:val="0041199C"/>
    <w:rsid w:val="00413224"/>
    <w:rsid w:val="00414E0C"/>
    <w:rsid w:val="00415F16"/>
    <w:rsid w:val="00416F4D"/>
    <w:rsid w:val="00417F3E"/>
    <w:rsid w:val="00422C84"/>
    <w:rsid w:val="00424052"/>
    <w:rsid w:val="004252ED"/>
    <w:rsid w:val="004259F1"/>
    <w:rsid w:val="00426073"/>
    <w:rsid w:val="00426170"/>
    <w:rsid w:val="00430EF4"/>
    <w:rsid w:val="00430FA0"/>
    <w:rsid w:val="00432144"/>
    <w:rsid w:val="004327B8"/>
    <w:rsid w:val="00433533"/>
    <w:rsid w:val="00433BE8"/>
    <w:rsid w:val="00435D43"/>
    <w:rsid w:val="00436133"/>
    <w:rsid w:val="00437B1A"/>
    <w:rsid w:val="004424F2"/>
    <w:rsid w:val="00442E17"/>
    <w:rsid w:val="004464B5"/>
    <w:rsid w:val="00447F13"/>
    <w:rsid w:val="004520A5"/>
    <w:rsid w:val="00454CB1"/>
    <w:rsid w:val="00454D49"/>
    <w:rsid w:val="0045684B"/>
    <w:rsid w:val="004614DD"/>
    <w:rsid w:val="004627D3"/>
    <w:rsid w:val="00462F2D"/>
    <w:rsid w:val="00463960"/>
    <w:rsid w:val="004643AE"/>
    <w:rsid w:val="004654D1"/>
    <w:rsid w:val="00466765"/>
    <w:rsid w:val="004725F9"/>
    <w:rsid w:val="00472F05"/>
    <w:rsid w:val="0048095F"/>
    <w:rsid w:val="00483F8F"/>
    <w:rsid w:val="00485893"/>
    <w:rsid w:val="00491827"/>
    <w:rsid w:val="0049189A"/>
    <w:rsid w:val="00491C5C"/>
    <w:rsid w:val="004925C9"/>
    <w:rsid w:val="00493965"/>
    <w:rsid w:val="0049470E"/>
    <w:rsid w:val="0049578B"/>
    <w:rsid w:val="00495C20"/>
    <w:rsid w:val="00496D92"/>
    <w:rsid w:val="004A14E9"/>
    <w:rsid w:val="004A1915"/>
    <w:rsid w:val="004A317D"/>
    <w:rsid w:val="004B1B42"/>
    <w:rsid w:val="004C0E51"/>
    <w:rsid w:val="004C3345"/>
    <w:rsid w:val="004C3937"/>
    <w:rsid w:val="004C3C5A"/>
    <w:rsid w:val="004C3FFE"/>
    <w:rsid w:val="004C4DC0"/>
    <w:rsid w:val="004C6587"/>
    <w:rsid w:val="004C7B12"/>
    <w:rsid w:val="004D2016"/>
    <w:rsid w:val="004D29A9"/>
    <w:rsid w:val="004D2F1E"/>
    <w:rsid w:val="004D3DB7"/>
    <w:rsid w:val="004D4A82"/>
    <w:rsid w:val="004D5B7C"/>
    <w:rsid w:val="004D680A"/>
    <w:rsid w:val="004D6E3B"/>
    <w:rsid w:val="004E034F"/>
    <w:rsid w:val="004E1C43"/>
    <w:rsid w:val="004E2567"/>
    <w:rsid w:val="004E2E62"/>
    <w:rsid w:val="004E2FB6"/>
    <w:rsid w:val="004E3700"/>
    <w:rsid w:val="004E45C9"/>
    <w:rsid w:val="004E46DC"/>
    <w:rsid w:val="004E5AA6"/>
    <w:rsid w:val="004F137A"/>
    <w:rsid w:val="004F13FA"/>
    <w:rsid w:val="004F32FD"/>
    <w:rsid w:val="004F4AB3"/>
    <w:rsid w:val="004F764A"/>
    <w:rsid w:val="0050095A"/>
    <w:rsid w:val="00500CD4"/>
    <w:rsid w:val="00502D82"/>
    <w:rsid w:val="00502F02"/>
    <w:rsid w:val="00504831"/>
    <w:rsid w:val="00512359"/>
    <w:rsid w:val="00515C3D"/>
    <w:rsid w:val="00515D79"/>
    <w:rsid w:val="00522E97"/>
    <w:rsid w:val="005236F7"/>
    <w:rsid w:val="0052371C"/>
    <w:rsid w:val="005262A5"/>
    <w:rsid w:val="00526312"/>
    <w:rsid w:val="005302BD"/>
    <w:rsid w:val="00530732"/>
    <w:rsid w:val="005314EC"/>
    <w:rsid w:val="00534B7F"/>
    <w:rsid w:val="0054082B"/>
    <w:rsid w:val="00540C2D"/>
    <w:rsid w:val="00540DCD"/>
    <w:rsid w:val="00543025"/>
    <w:rsid w:val="00543790"/>
    <w:rsid w:val="00543F62"/>
    <w:rsid w:val="0054522F"/>
    <w:rsid w:val="00545D4C"/>
    <w:rsid w:val="00546BA5"/>
    <w:rsid w:val="00551BA7"/>
    <w:rsid w:val="005533CF"/>
    <w:rsid w:val="005574F5"/>
    <w:rsid w:val="00561DB7"/>
    <w:rsid w:val="00562032"/>
    <w:rsid w:val="00562DD2"/>
    <w:rsid w:val="005635FD"/>
    <w:rsid w:val="00564B24"/>
    <w:rsid w:val="005656DA"/>
    <w:rsid w:val="00566BF5"/>
    <w:rsid w:val="00567394"/>
    <w:rsid w:val="0056761A"/>
    <w:rsid w:val="0057067A"/>
    <w:rsid w:val="00570E09"/>
    <w:rsid w:val="00571108"/>
    <w:rsid w:val="00572E3D"/>
    <w:rsid w:val="005759DB"/>
    <w:rsid w:val="00575DD0"/>
    <w:rsid w:val="00576198"/>
    <w:rsid w:val="00576603"/>
    <w:rsid w:val="005773A8"/>
    <w:rsid w:val="005776C3"/>
    <w:rsid w:val="00580250"/>
    <w:rsid w:val="0058326F"/>
    <w:rsid w:val="00583849"/>
    <w:rsid w:val="00584F30"/>
    <w:rsid w:val="00585D15"/>
    <w:rsid w:val="00590021"/>
    <w:rsid w:val="00591E35"/>
    <w:rsid w:val="005942E9"/>
    <w:rsid w:val="00597EDF"/>
    <w:rsid w:val="005A0F9D"/>
    <w:rsid w:val="005A35CE"/>
    <w:rsid w:val="005A53C9"/>
    <w:rsid w:val="005A6312"/>
    <w:rsid w:val="005B00A3"/>
    <w:rsid w:val="005B15FE"/>
    <w:rsid w:val="005B180F"/>
    <w:rsid w:val="005B495B"/>
    <w:rsid w:val="005C2F85"/>
    <w:rsid w:val="005C4A99"/>
    <w:rsid w:val="005C6C1E"/>
    <w:rsid w:val="005D12A7"/>
    <w:rsid w:val="005D24A5"/>
    <w:rsid w:val="005D3993"/>
    <w:rsid w:val="005D4FB0"/>
    <w:rsid w:val="005D5D99"/>
    <w:rsid w:val="005D75AD"/>
    <w:rsid w:val="005D7DCD"/>
    <w:rsid w:val="005E27C9"/>
    <w:rsid w:val="005E2B4D"/>
    <w:rsid w:val="005E3CBB"/>
    <w:rsid w:val="005E58DF"/>
    <w:rsid w:val="005E6615"/>
    <w:rsid w:val="005E6929"/>
    <w:rsid w:val="005F0035"/>
    <w:rsid w:val="005F02AC"/>
    <w:rsid w:val="005F15F9"/>
    <w:rsid w:val="005F26FA"/>
    <w:rsid w:val="005F421F"/>
    <w:rsid w:val="005F5822"/>
    <w:rsid w:val="005F65B0"/>
    <w:rsid w:val="005F7083"/>
    <w:rsid w:val="005F7FA2"/>
    <w:rsid w:val="00600BE1"/>
    <w:rsid w:val="00601B31"/>
    <w:rsid w:val="00602C76"/>
    <w:rsid w:val="00603113"/>
    <w:rsid w:val="00603B4B"/>
    <w:rsid w:val="006042AC"/>
    <w:rsid w:val="00605E8F"/>
    <w:rsid w:val="00606D24"/>
    <w:rsid w:val="00613E32"/>
    <w:rsid w:val="00616F33"/>
    <w:rsid w:val="006174B2"/>
    <w:rsid w:val="00617A98"/>
    <w:rsid w:val="00620E57"/>
    <w:rsid w:val="006213BC"/>
    <w:rsid w:val="006233C1"/>
    <w:rsid w:val="006241FA"/>
    <w:rsid w:val="0062697D"/>
    <w:rsid w:val="0062759F"/>
    <w:rsid w:val="00630C51"/>
    <w:rsid w:val="006316E2"/>
    <w:rsid w:val="006323C3"/>
    <w:rsid w:val="0063293F"/>
    <w:rsid w:val="0063516A"/>
    <w:rsid w:val="0063619D"/>
    <w:rsid w:val="00640458"/>
    <w:rsid w:val="00642336"/>
    <w:rsid w:val="00642F50"/>
    <w:rsid w:val="00644555"/>
    <w:rsid w:val="00645C7D"/>
    <w:rsid w:val="006462F9"/>
    <w:rsid w:val="00647C24"/>
    <w:rsid w:val="0065312C"/>
    <w:rsid w:val="006561DF"/>
    <w:rsid w:val="00657009"/>
    <w:rsid w:val="0065755D"/>
    <w:rsid w:val="00660187"/>
    <w:rsid w:val="006606AE"/>
    <w:rsid w:val="00664955"/>
    <w:rsid w:val="00665765"/>
    <w:rsid w:val="00666023"/>
    <w:rsid w:val="0066646E"/>
    <w:rsid w:val="00666CD0"/>
    <w:rsid w:val="0067059C"/>
    <w:rsid w:val="0067123A"/>
    <w:rsid w:val="00672C38"/>
    <w:rsid w:val="0067372E"/>
    <w:rsid w:val="00673CB2"/>
    <w:rsid w:val="00674843"/>
    <w:rsid w:val="00680568"/>
    <w:rsid w:val="00681581"/>
    <w:rsid w:val="006815BE"/>
    <w:rsid w:val="00681F50"/>
    <w:rsid w:val="00682103"/>
    <w:rsid w:val="00682391"/>
    <w:rsid w:val="006835FD"/>
    <w:rsid w:val="00684C40"/>
    <w:rsid w:val="00692D9F"/>
    <w:rsid w:val="00693236"/>
    <w:rsid w:val="006A1DE3"/>
    <w:rsid w:val="006A44D3"/>
    <w:rsid w:val="006A4586"/>
    <w:rsid w:val="006A4742"/>
    <w:rsid w:val="006A76FF"/>
    <w:rsid w:val="006B312B"/>
    <w:rsid w:val="006B5D37"/>
    <w:rsid w:val="006B613A"/>
    <w:rsid w:val="006B6173"/>
    <w:rsid w:val="006B7336"/>
    <w:rsid w:val="006C0863"/>
    <w:rsid w:val="006C0A23"/>
    <w:rsid w:val="006C0AB2"/>
    <w:rsid w:val="006C12DA"/>
    <w:rsid w:val="006C21AE"/>
    <w:rsid w:val="006C2C27"/>
    <w:rsid w:val="006C3292"/>
    <w:rsid w:val="006C4E19"/>
    <w:rsid w:val="006C5EEE"/>
    <w:rsid w:val="006C72AC"/>
    <w:rsid w:val="006C750D"/>
    <w:rsid w:val="006D0171"/>
    <w:rsid w:val="006D1B63"/>
    <w:rsid w:val="006D4D17"/>
    <w:rsid w:val="006D4D66"/>
    <w:rsid w:val="006D5825"/>
    <w:rsid w:val="006E2587"/>
    <w:rsid w:val="006E2BC2"/>
    <w:rsid w:val="006E673D"/>
    <w:rsid w:val="006F0FE3"/>
    <w:rsid w:val="006F1A63"/>
    <w:rsid w:val="006F1BFB"/>
    <w:rsid w:val="006F269D"/>
    <w:rsid w:val="006F4CAD"/>
    <w:rsid w:val="006F5547"/>
    <w:rsid w:val="006F5F83"/>
    <w:rsid w:val="006F712C"/>
    <w:rsid w:val="00700021"/>
    <w:rsid w:val="007008B9"/>
    <w:rsid w:val="00701204"/>
    <w:rsid w:val="007019B1"/>
    <w:rsid w:val="007028F9"/>
    <w:rsid w:val="00702CAB"/>
    <w:rsid w:val="007030CF"/>
    <w:rsid w:val="00703E43"/>
    <w:rsid w:val="00705B4A"/>
    <w:rsid w:val="00705B87"/>
    <w:rsid w:val="0070642B"/>
    <w:rsid w:val="00707919"/>
    <w:rsid w:val="0070794A"/>
    <w:rsid w:val="00712DA6"/>
    <w:rsid w:val="007131CC"/>
    <w:rsid w:val="0071399C"/>
    <w:rsid w:val="0071480D"/>
    <w:rsid w:val="00715426"/>
    <w:rsid w:val="00715D33"/>
    <w:rsid w:val="00716CB8"/>
    <w:rsid w:val="00722EC7"/>
    <w:rsid w:val="00724244"/>
    <w:rsid w:val="00724CC5"/>
    <w:rsid w:val="00726F98"/>
    <w:rsid w:val="00730968"/>
    <w:rsid w:val="0073220D"/>
    <w:rsid w:val="00733CB5"/>
    <w:rsid w:val="00736848"/>
    <w:rsid w:val="007372D0"/>
    <w:rsid w:val="007375C7"/>
    <w:rsid w:val="00742F73"/>
    <w:rsid w:val="00743F90"/>
    <w:rsid w:val="00744238"/>
    <w:rsid w:val="00744451"/>
    <w:rsid w:val="00746CF8"/>
    <w:rsid w:val="00747022"/>
    <w:rsid w:val="007538D7"/>
    <w:rsid w:val="00753B40"/>
    <w:rsid w:val="00760175"/>
    <w:rsid w:val="007603C6"/>
    <w:rsid w:val="00760DBD"/>
    <w:rsid w:val="0076272C"/>
    <w:rsid w:val="00763064"/>
    <w:rsid w:val="00763913"/>
    <w:rsid w:val="00765A61"/>
    <w:rsid w:val="00766E89"/>
    <w:rsid w:val="00772407"/>
    <w:rsid w:val="00773A24"/>
    <w:rsid w:val="007762A3"/>
    <w:rsid w:val="00776B56"/>
    <w:rsid w:val="00776D23"/>
    <w:rsid w:val="00776F44"/>
    <w:rsid w:val="007773C5"/>
    <w:rsid w:val="007828B4"/>
    <w:rsid w:val="00783D82"/>
    <w:rsid w:val="00787014"/>
    <w:rsid w:val="007905BB"/>
    <w:rsid w:val="00792147"/>
    <w:rsid w:val="007939A7"/>
    <w:rsid w:val="00793AA4"/>
    <w:rsid w:val="00794011"/>
    <w:rsid w:val="00794FEA"/>
    <w:rsid w:val="00796760"/>
    <w:rsid w:val="00796B61"/>
    <w:rsid w:val="007A02D0"/>
    <w:rsid w:val="007A333C"/>
    <w:rsid w:val="007A4CFC"/>
    <w:rsid w:val="007A7D20"/>
    <w:rsid w:val="007B0F21"/>
    <w:rsid w:val="007B21EB"/>
    <w:rsid w:val="007B380E"/>
    <w:rsid w:val="007B3A62"/>
    <w:rsid w:val="007B4D16"/>
    <w:rsid w:val="007B519A"/>
    <w:rsid w:val="007B5743"/>
    <w:rsid w:val="007B5EEB"/>
    <w:rsid w:val="007C1B70"/>
    <w:rsid w:val="007C230B"/>
    <w:rsid w:val="007C23D6"/>
    <w:rsid w:val="007C6652"/>
    <w:rsid w:val="007C715C"/>
    <w:rsid w:val="007D5103"/>
    <w:rsid w:val="007D55DD"/>
    <w:rsid w:val="007D567B"/>
    <w:rsid w:val="007D6B55"/>
    <w:rsid w:val="007D7FA9"/>
    <w:rsid w:val="007E2A33"/>
    <w:rsid w:val="007E2EEF"/>
    <w:rsid w:val="007E531A"/>
    <w:rsid w:val="007E5ADA"/>
    <w:rsid w:val="007E7958"/>
    <w:rsid w:val="007F40DF"/>
    <w:rsid w:val="007F4A3A"/>
    <w:rsid w:val="007F5E90"/>
    <w:rsid w:val="007F7BB5"/>
    <w:rsid w:val="0080100D"/>
    <w:rsid w:val="00801930"/>
    <w:rsid w:val="008019C2"/>
    <w:rsid w:val="00805FDA"/>
    <w:rsid w:val="008063EF"/>
    <w:rsid w:val="00806D8C"/>
    <w:rsid w:val="00810F42"/>
    <w:rsid w:val="0081268F"/>
    <w:rsid w:val="00812AA9"/>
    <w:rsid w:val="00813CBA"/>
    <w:rsid w:val="00813D02"/>
    <w:rsid w:val="008145F4"/>
    <w:rsid w:val="008148A4"/>
    <w:rsid w:val="0081613A"/>
    <w:rsid w:val="00816C3C"/>
    <w:rsid w:val="00821339"/>
    <w:rsid w:val="00821D91"/>
    <w:rsid w:val="00821FB6"/>
    <w:rsid w:val="00825B94"/>
    <w:rsid w:val="00825C80"/>
    <w:rsid w:val="00831144"/>
    <w:rsid w:val="00832255"/>
    <w:rsid w:val="00832560"/>
    <w:rsid w:val="00834C87"/>
    <w:rsid w:val="00840463"/>
    <w:rsid w:val="0084054B"/>
    <w:rsid w:val="00840719"/>
    <w:rsid w:val="00842778"/>
    <w:rsid w:val="00846687"/>
    <w:rsid w:val="00846B7B"/>
    <w:rsid w:val="00847D7C"/>
    <w:rsid w:val="00852C33"/>
    <w:rsid w:val="008532F2"/>
    <w:rsid w:val="0085590E"/>
    <w:rsid w:val="008564C8"/>
    <w:rsid w:val="00856B7C"/>
    <w:rsid w:val="0086079A"/>
    <w:rsid w:val="00861CF2"/>
    <w:rsid w:val="0086281E"/>
    <w:rsid w:val="0086388B"/>
    <w:rsid w:val="00864A60"/>
    <w:rsid w:val="0086610E"/>
    <w:rsid w:val="00867013"/>
    <w:rsid w:val="00871963"/>
    <w:rsid w:val="00872935"/>
    <w:rsid w:val="008732D9"/>
    <w:rsid w:val="00873C14"/>
    <w:rsid w:val="008751A2"/>
    <w:rsid w:val="0087755E"/>
    <w:rsid w:val="0088099E"/>
    <w:rsid w:val="0088101C"/>
    <w:rsid w:val="008825FB"/>
    <w:rsid w:val="00883227"/>
    <w:rsid w:val="008839B2"/>
    <w:rsid w:val="00884425"/>
    <w:rsid w:val="00886657"/>
    <w:rsid w:val="00887C08"/>
    <w:rsid w:val="008915A9"/>
    <w:rsid w:val="00893B00"/>
    <w:rsid w:val="00893F93"/>
    <w:rsid w:val="00894D6F"/>
    <w:rsid w:val="00896D16"/>
    <w:rsid w:val="00896DB5"/>
    <w:rsid w:val="00897735"/>
    <w:rsid w:val="008978CD"/>
    <w:rsid w:val="00897A28"/>
    <w:rsid w:val="008A0B46"/>
    <w:rsid w:val="008A59B9"/>
    <w:rsid w:val="008A5C92"/>
    <w:rsid w:val="008A6079"/>
    <w:rsid w:val="008B16B0"/>
    <w:rsid w:val="008B1E6D"/>
    <w:rsid w:val="008B2BFD"/>
    <w:rsid w:val="008B55A1"/>
    <w:rsid w:val="008D25EA"/>
    <w:rsid w:val="008D2AE3"/>
    <w:rsid w:val="008D2C08"/>
    <w:rsid w:val="008D3117"/>
    <w:rsid w:val="008D3532"/>
    <w:rsid w:val="008D5C9B"/>
    <w:rsid w:val="008D66DA"/>
    <w:rsid w:val="008D7157"/>
    <w:rsid w:val="008E2D25"/>
    <w:rsid w:val="008E5E9A"/>
    <w:rsid w:val="008F01F9"/>
    <w:rsid w:val="008F29E4"/>
    <w:rsid w:val="008F4AF4"/>
    <w:rsid w:val="008F4C7E"/>
    <w:rsid w:val="008F566B"/>
    <w:rsid w:val="008F5D77"/>
    <w:rsid w:val="008F6B61"/>
    <w:rsid w:val="00900297"/>
    <w:rsid w:val="00902698"/>
    <w:rsid w:val="00902F78"/>
    <w:rsid w:val="00904803"/>
    <w:rsid w:val="00906901"/>
    <w:rsid w:val="0090708A"/>
    <w:rsid w:val="00911810"/>
    <w:rsid w:val="00913977"/>
    <w:rsid w:val="00914BB7"/>
    <w:rsid w:val="00917CA7"/>
    <w:rsid w:val="00920DA8"/>
    <w:rsid w:val="009213D9"/>
    <w:rsid w:val="00921A6E"/>
    <w:rsid w:val="00923620"/>
    <w:rsid w:val="00923C84"/>
    <w:rsid w:val="00924193"/>
    <w:rsid w:val="0092633B"/>
    <w:rsid w:val="009266E0"/>
    <w:rsid w:val="009268EC"/>
    <w:rsid w:val="009323AA"/>
    <w:rsid w:val="00934F17"/>
    <w:rsid w:val="0093502C"/>
    <w:rsid w:val="00935318"/>
    <w:rsid w:val="00937632"/>
    <w:rsid w:val="00941795"/>
    <w:rsid w:val="009431E2"/>
    <w:rsid w:val="009435D2"/>
    <w:rsid w:val="009537D3"/>
    <w:rsid w:val="00954133"/>
    <w:rsid w:val="00955C63"/>
    <w:rsid w:val="00956C29"/>
    <w:rsid w:val="009571C3"/>
    <w:rsid w:val="00957B33"/>
    <w:rsid w:val="00957EC3"/>
    <w:rsid w:val="009607DB"/>
    <w:rsid w:val="0096332C"/>
    <w:rsid w:val="009643DC"/>
    <w:rsid w:val="009649C2"/>
    <w:rsid w:val="009655FF"/>
    <w:rsid w:val="00965D12"/>
    <w:rsid w:val="00967630"/>
    <w:rsid w:val="00971A07"/>
    <w:rsid w:val="00972058"/>
    <w:rsid w:val="00972232"/>
    <w:rsid w:val="009753DB"/>
    <w:rsid w:val="00975CC7"/>
    <w:rsid w:val="0097726D"/>
    <w:rsid w:val="00977981"/>
    <w:rsid w:val="0098102A"/>
    <w:rsid w:val="00982456"/>
    <w:rsid w:val="009826E3"/>
    <w:rsid w:val="00982C2E"/>
    <w:rsid w:val="00982E09"/>
    <w:rsid w:val="00983142"/>
    <w:rsid w:val="0098426F"/>
    <w:rsid w:val="00984AB4"/>
    <w:rsid w:val="009871ED"/>
    <w:rsid w:val="0098743C"/>
    <w:rsid w:val="0098799F"/>
    <w:rsid w:val="009912D0"/>
    <w:rsid w:val="00992D32"/>
    <w:rsid w:val="00993617"/>
    <w:rsid w:val="0099424F"/>
    <w:rsid w:val="00995846"/>
    <w:rsid w:val="00995A18"/>
    <w:rsid w:val="00996509"/>
    <w:rsid w:val="00996903"/>
    <w:rsid w:val="00996BC7"/>
    <w:rsid w:val="00997CD7"/>
    <w:rsid w:val="009A1DC3"/>
    <w:rsid w:val="009A3D71"/>
    <w:rsid w:val="009A43B1"/>
    <w:rsid w:val="009A43DB"/>
    <w:rsid w:val="009A4813"/>
    <w:rsid w:val="009A635F"/>
    <w:rsid w:val="009B0C84"/>
    <w:rsid w:val="009B2288"/>
    <w:rsid w:val="009B44B4"/>
    <w:rsid w:val="009B6E37"/>
    <w:rsid w:val="009C0140"/>
    <w:rsid w:val="009C0D6D"/>
    <w:rsid w:val="009C1F38"/>
    <w:rsid w:val="009C2378"/>
    <w:rsid w:val="009C2B71"/>
    <w:rsid w:val="009C6D08"/>
    <w:rsid w:val="009C7A96"/>
    <w:rsid w:val="009C7F3A"/>
    <w:rsid w:val="009D0B13"/>
    <w:rsid w:val="009D11F7"/>
    <w:rsid w:val="009D26B4"/>
    <w:rsid w:val="009D36F7"/>
    <w:rsid w:val="009D4D2F"/>
    <w:rsid w:val="009D63AD"/>
    <w:rsid w:val="009D6C3C"/>
    <w:rsid w:val="009D77F5"/>
    <w:rsid w:val="009D7EF3"/>
    <w:rsid w:val="009E48A9"/>
    <w:rsid w:val="009E4DBE"/>
    <w:rsid w:val="009E5BD6"/>
    <w:rsid w:val="009E6851"/>
    <w:rsid w:val="009F1807"/>
    <w:rsid w:val="009F1D04"/>
    <w:rsid w:val="009F1DA1"/>
    <w:rsid w:val="009F722C"/>
    <w:rsid w:val="00A00E7D"/>
    <w:rsid w:val="00A018AC"/>
    <w:rsid w:val="00A01F93"/>
    <w:rsid w:val="00A04A12"/>
    <w:rsid w:val="00A053B4"/>
    <w:rsid w:val="00A112A6"/>
    <w:rsid w:val="00A114D8"/>
    <w:rsid w:val="00A11B8A"/>
    <w:rsid w:val="00A13BEB"/>
    <w:rsid w:val="00A16D6E"/>
    <w:rsid w:val="00A22607"/>
    <w:rsid w:val="00A22C95"/>
    <w:rsid w:val="00A22E2F"/>
    <w:rsid w:val="00A22F73"/>
    <w:rsid w:val="00A27942"/>
    <w:rsid w:val="00A27BC0"/>
    <w:rsid w:val="00A33E80"/>
    <w:rsid w:val="00A34473"/>
    <w:rsid w:val="00A36EF2"/>
    <w:rsid w:val="00A40BD3"/>
    <w:rsid w:val="00A41B87"/>
    <w:rsid w:val="00A41C9E"/>
    <w:rsid w:val="00A42BFA"/>
    <w:rsid w:val="00A44395"/>
    <w:rsid w:val="00A45823"/>
    <w:rsid w:val="00A45B8A"/>
    <w:rsid w:val="00A524EE"/>
    <w:rsid w:val="00A5437B"/>
    <w:rsid w:val="00A55913"/>
    <w:rsid w:val="00A60170"/>
    <w:rsid w:val="00A607BF"/>
    <w:rsid w:val="00A61DD5"/>
    <w:rsid w:val="00A666BB"/>
    <w:rsid w:val="00A73261"/>
    <w:rsid w:val="00A777BE"/>
    <w:rsid w:val="00A77992"/>
    <w:rsid w:val="00A8055A"/>
    <w:rsid w:val="00A82004"/>
    <w:rsid w:val="00A82842"/>
    <w:rsid w:val="00A82A6F"/>
    <w:rsid w:val="00A82E42"/>
    <w:rsid w:val="00A8303D"/>
    <w:rsid w:val="00A85C61"/>
    <w:rsid w:val="00A85CDE"/>
    <w:rsid w:val="00A86087"/>
    <w:rsid w:val="00A87C3F"/>
    <w:rsid w:val="00A90D6A"/>
    <w:rsid w:val="00A91091"/>
    <w:rsid w:val="00A921F5"/>
    <w:rsid w:val="00A92D86"/>
    <w:rsid w:val="00A94492"/>
    <w:rsid w:val="00A96175"/>
    <w:rsid w:val="00A96256"/>
    <w:rsid w:val="00A9733F"/>
    <w:rsid w:val="00AA09E8"/>
    <w:rsid w:val="00AA238E"/>
    <w:rsid w:val="00AA246A"/>
    <w:rsid w:val="00AA48A2"/>
    <w:rsid w:val="00AA69EB"/>
    <w:rsid w:val="00AB21E2"/>
    <w:rsid w:val="00AB270D"/>
    <w:rsid w:val="00AB7E99"/>
    <w:rsid w:val="00AC086A"/>
    <w:rsid w:val="00AC0B45"/>
    <w:rsid w:val="00AC14F5"/>
    <w:rsid w:val="00AC1C56"/>
    <w:rsid w:val="00AC1EAA"/>
    <w:rsid w:val="00AC310E"/>
    <w:rsid w:val="00AC37E1"/>
    <w:rsid w:val="00AC4543"/>
    <w:rsid w:val="00AC4816"/>
    <w:rsid w:val="00AC5509"/>
    <w:rsid w:val="00AC63E7"/>
    <w:rsid w:val="00AC7A86"/>
    <w:rsid w:val="00AD0631"/>
    <w:rsid w:val="00AD3A39"/>
    <w:rsid w:val="00AD3C25"/>
    <w:rsid w:val="00AD4251"/>
    <w:rsid w:val="00AE0426"/>
    <w:rsid w:val="00AE1D8F"/>
    <w:rsid w:val="00AE429A"/>
    <w:rsid w:val="00AE4F1E"/>
    <w:rsid w:val="00AE59FC"/>
    <w:rsid w:val="00AE6986"/>
    <w:rsid w:val="00AE6AD8"/>
    <w:rsid w:val="00AE6EF6"/>
    <w:rsid w:val="00AF098D"/>
    <w:rsid w:val="00AF1047"/>
    <w:rsid w:val="00AF2CD3"/>
    <w:rsid w:val="00AF489B"/>
    <w:rsid w:val="00AF5364"/>
    <w:rsid w:val="00B00FC2"/>
    <w:rsid w:val="00B04467"/>
    <w:rsid w:val="00B06AA9"/>
    <w:rsid w:val="00B07B54"/>
    <w:rsid w:val="00B10758"/>
    <w:rsid w:val="00B113FF"/>
    <w:rsid w:val="00B1179D"/>
    <w:rsid w:val="00B117A5"/>
    <w:rsid w:val="00B15D93"/>
    <w:rsid w:val="00B2115E"/>
    <w:rsid w:val="00B215AC"/>
    <w:rsid w:val="00B21CC5"/>
    <w:rsid w:val="00B22C6F"/>
    <w:rsid w:val="00B235F5"/>
    <w:rsid w:val="00B23A78"/>
    <w:rsid w:val="00B25BE0"/>
    <w:rsid w:val="00B26024"/>
    <w:rsid w:val="00B27396"/>
    <w:rsid w:val="00B278E3"/>
    <w:rsid w:val="00B313FD"/>
    <w:rsid w:val="00B36C0A"/>
    <w:rsid w:val="00B43E57"/>
    <w:rsid w:val="00B450EF"/>
    <w:rsid w:val="00B4517D"/>
    <w:rsid w:val="00B4572F"/>
    <w:rsid w:val="00B4658D"/>
    <w:rsid w:val="00B50659"/>
    <w:rsid w:val="00B525E7"/>
    <w:rsid w:val="00B5359D"/>
    <w:rsid w:val="00B54500"/>
    <w:rsid w:val="00B61070"/>
    <w:rsid w:val="00B61CFF"/>
    <w:rsid w:val="00B6711C"/>
    <w:rsid w:val="00B761FF"/>
    <w:rsid w:val="00B776E4"/>
    <w:rsid w:val="00B83316"/>
    <w:rsid w:val="00B86C46"/>
    <w:rsid w:val="00B9068F"/>
    <w:rsid w:val="00B91612"/>
    <w:rsid w:val="00B91E63"/>
    <w:rsid w:val="00B947B4"/>
    <w:rsid w:val="00B948A3"/>
    <w:rsid w:val="00BA337C"/>
    <w:rsid w:val="00BA33E8"/>
    <w:rsid w:val="00BA35BF"/>
    <w:rsid w:val="00BA40B4"/>
    <w:rsid w:val="00BA6847"/>
    <w:rsid w:val="00BB2B10"/>
    <w:rsid w:val="00BB2FF4"/>
    <w:rsid w:val="00BB3921"/>
    <w:rsid w:val="00BB3BB8"/>
    <w:rsid w:val="00BB40E6"/>
    <w:rsid w:val="00BB437E"/>
    <w:rsid w:val="00BB5BE4"/>
    <w:rsid w:val="00BB65B7"/>
    <w:rsid w:val="00BB6BE2"/>
    <w:rsid w:val="00BC15BC"/>
    <w:rsid w:val="00BC3F9B"/>
    <w:rsid w:val="00BC5D95"/>
    <w:rsid w:val="00BC6754"/>
    <w:rsid w:val="00BC79F0"/>
    <w:rsid w:val="00BD08AE"/>
    <w:rsid w:val="00BD1A31"/>
    <w:rsid w:val="00BD3D33"/>
    <w:rsid w:val="00BD5399"/>
    <w:rsid w:val="00BD76E3"/>
    <w:rsid w:val="00BE0C81"/>
    <w:rsid w:val="00BE0DDA"/>
    <w:rsid w:val="00BE104E"/>
    <w:rsid w:val="00BE17D0"/>
    <w:rsid w:val="00BE48C6"/>
    <w:rsid w:val="00BE4E2F"/>
    <w:rsid w:val="00BE6FE9"/>
    <w:rsid w:val="00BF06E2"/>
    <w:rsid w:val="00BF1344"/>
    <w:rsid w:val="00BF1811"/>
    <w:rsid w:val="00BF371B"/>
    <w:rsid w:val="00C00CA7"/>
    <w:rsid w:val="00C0361B"/>
    <w:rsid w:val="00C04397"/>
    <w:rsid w:val="00C0525F"/>
    <w:rsid w:val="00C05873"/>
    <w:rsid w:val="00C0745B"/>
    <w:rsid w:val="00C07C80"/>
    <w:rsid w:val="00C07F73"/>
    <w:rsid w:val="00C20014"/>
    <w:rsid w:val="00C203E2"/>
    <w:rsid w:val="00C23BF1"/>
    <w:rsid w:val="00C24954"/>
    <w:rsid w:val="00C24EDF"/>
    <w:rsid w:val="00C302DD"/>
    <w:rsid w:val="00C341B3"/>
    <w:rsid w:val="00C35288"/>
    <w:rsid w:val="00C36902"/>
    <w:rsid w:val="00C369B6"/>
    <w:rsid w:val="00C36A38"/>
    <w:rsid w:val="00C3710A"/>
    <w:rsid w:val="00C37BDB"/>
    <w:rsid w:val="00C403FE"/>
    <w:rsid w:val="00C40547"/>
    <w:rsid w:val="00C40FD3"/>
    <w:rsid w:val="00C41976"/>
    <w:rsid w:val="00C419F9"/>
    <w:rsid w:val="00C4242C"/>
    <w:rsid w:val="00C42EF2"/>
    <w:rsid w:val="00C43BC8"/>
    <w:rsid w:val="00C43CE2"/>
    <w:rsid w:val="00C44B1E"/>
    <w:rsid w:val="00C46C9D"/>
    <w:rsid w:val="00C471C1"/>
    <w:rsid w:val="00C522C5"/>
    <w:rsid w:val="00C5301E"/>
    <w:rsid w:val="00C55C16"/>
    <w:rsid w:val="00C664D9"/>
    <w:rsid w:val="00C6753D"/>
    <w:rsid w:val="00C67B5B"/>
    <w:rsid w:val="00C70FB4"/>
    <w:rsid w:val="00C7276B"/>
    <w:rsid w:val="00C808CC"/>
    <w:rsid w:val="00C80F73"/>
    <w:rsid w:val="00C82F50"/>
    <w:rsid w:val="00C84287"/>
    <w:rsid w:val="00C90823"/>
    <w:rsid w:val="00C9252A"/>
    <w:rsid w:val="00C93C39"/>
    <w:rsid w:val="00C950FB"/>
    <w:rsid w:val="00C9574F"/>
    <w:rsid w:val="00C95814"/>
    <w:rsid w:val="00C95B32"/>
    <w:rsid w:val="00C97047"/>
    <w:rsid w:val="00C972B9"/>
    <w:rsid w:val="00C97DA6"/>
    <w:rsid w:val="00CA2FCB"/>
    <w:rsid w:val="00CA41DD"/>
    <w:rsid w:val="00CA6FFC"/>
    <w:rsid w:val="00CA7F83"/>
    <w:rsid w:val="00CB2D44"/>
    <w:rsid w:val="00CB309A"/>
    <w:rsid w:val="00CB592C"/>
    <w:rsid w:val="00CB5A29"/>
    <w:rsid w:val="00CB5E00"/>
    <w:rsid w:val="00CB611F"/>
    <w:rsid w:val="00CB70DC"/>
    <w:rsid w:val="00CC0141"/>
    <w:rsid w:val="00CC1823"/>
    <w:rsid w:val="00CC5232"/>
    <w:rsid w:val="00CD074D"/>
    <w:rsid w:val="00CD080E"/>
    <w:rsid w:val="00CD1A88"/>
    <w:rsid w:val="00CD3947"/>
    <w:rsid w:val="00CD4A5A"/>
    <w:rsid w:val="00CD5BE4"/>
    <w:rsid w:val="00CD78EE"/>
    <w:rsid w:val="00CE007F"/>
    <w:rsid w:val="00CE0A2A"/>
    <w:rsid w:val="00CE1E4C"/>
    <w:rsid w:val="00CE32F6"/>
    <w:rsid w:val="00CE610C"/>
    <w:rsid w:val="00CF5E3D"/>
    <w:rsid w:val="00CF6E49"/>
    <w:rsid w:val="00D00AF5"/>
    <w:rsid w:val="00D037B3"/>
    <w:rsid w:val="00D051E6"/>
    <w:rsid w:val="00D05392"/>
    <w:rsid w:val="00D074B2"/>
    <w:rsid w:val="00D109F3"/>
    <w:rsid w:val="00D10C9C"/>
    <w:rsid w:val="00D122E9"/>
    <w:rsid w:val="00D12E85"/>
    <w:rsid w:val="00D13CF5"/>
    <w:rsid w:val="00D13EEC"/>
    <w:rsid w:val="00D1456F"/>
    <w:rsid w:val="00D14FC3"/>
    <w:rsid w:val="00D15965"/>
    <w:rsid w:val="00D16E6D"/>
    <w:rsid w:val="00D20A0D"/>
    <w:rsid w:val="00D219A8"/>
    <w:rsid w:val="00D21E92"/>
    <w:rsid w:val="00D222CE"/>
    <w:rsid w:val="00D23A49"/>
    <w:rsid w:val="00D23DA4"/>
    <w:rsid w:val="00D23EEC"/>
    <w:rsid w:val="00D25EC6"/>
    <w:rsid w:val="00D316AF"/>
    <w:rsid w:val="00D37293"/>
    <w:rsid w:val="00D372CB"/>
    <w:rsid w:val="00D37C31"/>
    <w:rsid w:val="00D40D91"/>
    <w:rsid w:val="00D419BD"/>
    <w:rsid w:val="00D42F51"/>
    <w:rsid w:val="00D439A8"/>
    <w:rsid w:val="00D445FC"/>
    <w:rsid w:val="00D453E3"/>
    <w:rsid w:val="00D45417"/>
    <w:rsid w:val="00D458FE"/>
    <w:rsid w:val="00D52E99"/>
    <w:rsid w:val="00D5439F"/>
    <w:rsid w:val="00D57111"/>
    <w:rsid w:val="00D602EA"/>
    <w:rsid w:val="00D629CA"/>
    <w:rsid w:val="00D63830"/>
    <w:rsid w:val="00D63F5B"/>
    <w:rsid w:val="00D67807"/>
    <w:rsid w:val="00D753BF"/>
    <w:rsid w:val="00D753D6"/>
    <w:rsid w:val="00D7547C"/>
    <w:rsid w:val="00D76086"/>
    <w:rsid w:val="00D77FE4"/>
    <w:rsid w:val="00D80E9B"/>
    <w:rsid w:val="00D81181"/>
    <w:rsid w:val="00D81650"/>
    <w:rsid w:val="00D826A4"/>
    <w:rsid w:val="00D82875"/>
    <w:rsid w:val="00D851BA"/>
    <w:rsid w:val="00D856CD"/>
    <w:rsid w:val="00D85A59"/>
    <w:rsid w:val="00D863A9"/>
    <w:rsid w:val="00D87AF3"/>
    <w:rsid w:val="00D87FBF"/>
    <w:rsid w:val="00D904D2"/>
    <w:rsid w:val="00D92291"/>
    <w:rsid w:val="00D925AE"/>
    <w:rsid w:val="00D92856"/>
    <w:rsid w:val="00D93455"/>
    <w:rsid w:val="00DA0D56"/>
    <w:rsid w:val="00DA1802"/>
    <w:rsid w:val="00DA7A5F"/>
    <w:rsid w:val="00DB079C"/>
    <w:rsid w:val="00DB3450"/>
    <w:rsid w:val="00DB5BE4"/>
    <w:rsid w:val="00DB64E7"/>
    <w:rsid w:val="00DB682B"/>
    <w:rsid w:val="00DB6C40"/>
    <w:rsid w:val="00DC1EA0"/>
    <w:rsid w:val="00DC3295"/>
    <w:rsid w:val="00DC5695"/>
    <w:rsid w:val="00DD0DDA"/>
    <w:rsid w:val="00DD48A2"/>
    <w:rsid w:val="00DD4BF1"/>
    <w:rsid w:val="00DD5012"/>
    <w:rsid w:val="00DD5249"/>
    <w:rsid w:val="00DD64E4"/>
    <w:rsid w:val="00DE058B"/>
    <w:rsid w:val="00DE3EC5"/>
    <w:rsid w:val="00DE58C2"/>
    <w:rsid w:val="00DE6556"/>
    <w:rsid w:val="00DF0F5B"/>
    <w:rsid w:val="00DF17F2"/>
    <w:rsid w:val="00DF2D60"/>
    <w:rsid w:val="00DF3746"/>
    <w:rsid w:val="00DF4BED"/>
    <w:rsid w:val="00DF51CA"/>
    <w:rsid w:val="00DF6BA6"/>
    <w:rsid w:val="00DF718A"/>
    <w:rsid w:val="00DF7CEA"/>
    <w:rsid w:val="00E03B43"/>
    <w:rsid w:val="00E100D3"/>
    <w:rsid w:val="00E13132"/>
    <w:rsid w:val="00E138E0"/>
    <w:rsid w:val="00E14C1A"/>
    <w:rsid w:val="00E201A4"/>
    <w:rsid w:val="00E24302"/>
    <w:rsid w:val="00E26DA8"/>
    <w:rsid w:val="00E2757D"/>
    <w:rsid w:val="00E32D80"/>
    <w:rsid w:val="00E336A9"/>
    <w:rsid w:val="00E34F4D"/>
    <w:rsid w:val="00E3709B"/>
    <w:rsid w:val="00E4548E"/>
    <w:rsid w:val="00E51264"/>
    <w:rsid w:val="00E51663"/>
    <w:rsid w:val="00E51A2D"/>
    <w:rsid w:val="00E523CF"/>
    <w:rsid w:val="00E543EB"/>
    <w:rsid w:val="00E55227"/>
    <w:rsid w:val="00E562A5"/>
    <w:rsid w:val="00E57495"/>
    <w:rsid w:val="00E602A8"/>
    <w:rsid w:val="00E6216C"/>
    <w:rsid w:val="00E65552"/>
    <w:rsid w:val="00E71839"/>
    <w:rsid w:val="00E74925"/>
    <w:rsid w:val="00E7522B"/>
    <w:rsid w:val="00E75EF0"/>
    <w:rsid w:val="00E76D66"/>
    <w:rsid w:val="00E76F6A"/>
    <w:rsid w:val="00E77594"/>
    <w:rsid w:val="00E8007D"/>
    <w:rsid w:val="00E80CAE"/>
    <w:rsid w:val="00E83C62"/>
    <w:rsid w:val="00E863F0"/>
    <w:rsid w:val="00E921F5"/>
    <w:rsid w:val="00E93A7D"/>
    <w:rsid w:val="00E960CC"/>
    <w:rsid w:val="00E97B20"/>
    <w:rsid w:val="00E97EE4"/>
    <w:rsid w:val="00E97F0A"/>
    <w:rsid w:val="00E97F20"/>
    <w:rsid w:val="00EA1FA6"/>
    <w:rsid w:val="00EA2D3C"/>
    <w:rsid w:val="00EA54E9"/>
    <w:rsid w:val="00EA5B34"/>
    <w:rsid w:val="00EB0795"/>
    <w:rsid w:val="00EB394D"/>
    <w:rsid w:val="00EC1DB4"/>
    <w:rsid w:val="00EC1E29"/>
    <w:rsid w:val="00EC21E2"/>
    <w:rsid w:val="00EC6B36"/>
    <w:rsid w:val="00ED23D4"/>
    <w:rsid w:val="00ED4A4D"/>
    <w:rsid w:val="00ED4FAC"/>
    <w:rsid w:val="00EE001A"/>
    <w:rsid w:val="00EE0CFB"/>
    <w:rsid w:val="00EE103C"/>
    <w:rsid w:val="00EE1B2B"/>
    <w:rsid w:val="00EE2079"/>
    <w:rsid w:val="00EE2718"/>
    <w:rsid w:val="00EE2E11"/>
    <w:rsid w:val="00EE3939"/>
    <w:rsid w:val="00EE3D18"/>
    <w:rsid w:val="00EE400A"/>
    <w:rsid w:val="00EE492E"/>
    <w:rsid w:val="00EF123B"/>
    <w:rsid w:val="00EF337B"/>
    <w:rsid w:val="00EF43B5"/>
    <w:rsid w:val="00EF4953"/>
    <w:rsid w:val="00EF592E"/>
    <w:rsid w:val="00EF617E"/>
    <w:rsid w:val="00F007BC"/>
    <w:rsid w:val="00F012CD"/>
    <w:rsid w:val="00F03569"/>
    <w:rsid w:val="00F052E7"/>
    <w:rsid w:val="00F1097D"/>
    <w:rsid w:val="00F10C52"/>
    <w:rsid w:val="00F10F63"/>
    <w:rsid w:val="00F10FA2"/>
    <w:rsid w:val="00F12EE8"/>
    <w:rsid w:val="00F13F8D"/>
    <w:rsid w:val="00F15A9F"/>
    <w:rsid w:val="00F16014"/>
    <w:rsid w:val="00F16F9A"/>
    <w:rsid w:val="00F17198"/>
    <w:rsid w:val="00F21042"/>
    <w:rsid w:val="00F21123"/>
    <w:rsid w:val="00F22946"/>
    <w:rsid w:val="00F229D7"/>
    <w:rsid w:val="00F308B9"/>
    <w:rsid w:val="00F30B26"/>
    <w:rsid w:val="00F34B76"/>
    <w:rsid w:val="00F35166"/>
    <w:rsid w:val="00F36695"/>
    <w:rsid w:val="00F36CC0"/>
    <w:rsid w:val="00F37480"/>
    <w:rsid w:val="00F37EA5"/>
    <w:rsid w:val="00F40B90"/>
    <w:rsid w:val="00F42704"/>
    <w:rsid w:val="00F428B6"/>
    <w:rsid w:val="00F43C2F"/>
    <w:rsid w:val="00F44A9C"/>
    <w:rsid w:val="00F44F2F"/>
    <w:rsid w:val="00F51B7D"/>
    <w:rsid w:val="00F525CC"/>
    <w:rsid w:val="00F52FE2"/>
    <w:rsid w:val="00F53635"/>
    <w:rsid w:val="00F5567F"/>
    <w:rsid w:val="00F55E66"/>
    <w:rsid w:val="00F56D46"/>
    <w:rsid w:val="00F61963"/>
    <w:rsid w:val="00F619AB"/>
    <w:rsid w:val="00F6221B"/>
    <w:rsid w:val="00F65CCC"/>
    <w:rsid w:val="00F71655"/>
    <w:rsid w:val="00F7242A"/>
    <w:rsid w:val="00F73333"/>
    <w:rsid w:val="00F74101"/>
    <w:rsid w:val="00F7434E"/>
    <w:rsid w:val="00F74AB4"/>
    <w:rsid w:val="00F7526F"/>
    <w:rsid w:val="00F801AE"/>
    <w:rsid w:val="00F80F03"/>
    <w:rsid w:val="00F81FE8"/>
    <w:rsid w:val="00F83676"/>
    <w:rsid w:val="00F83BB1"/>
    <w:rsid w:val="00F86A87"/>
    <w:rsid w:val="00F876ED"/>
    <w:rsid w:val="00F90A3A"/>
    <w:rsid w:val="00F91A77"/>
    <w:rsid w:val="00F9232B"/>
    <w:rsid w:val="00F971AF"/>
    <w:rsid w:val="00FA3E8E"/>
    <w:rsid w:val="00FA3F17"/>
    <w:rsid w:val="00FA4036"/>
    <w:rsid w:val="00FA6BBC"/>
    <w:rsid w:val="00FA7D1F"/>
    <w:rsid w:val="00FB039C"/>
    <w:rsid w:val="00FB4165"/>
    <w:rsid w:val="00FB4822"/>
    <w:rsid w:val="00FB50A8"/>
    <w:rsid w:val="00FB69E8"/>
    <w:rsid w:val="00FC2719"/>
    <w:rsid w:val="00FC40A6"/>
    <w:rsid w:val="00FC4799"/>
    <w:rsid w:val="00FC5D94"/>
    <w:rsid w:val="00FC5DDD"/>
    <w:rsid w:val="00FC69AE"/>
    <w:rsid w:val="00FD11B2"/>
    <w:rsid w:val="00FD15CB"/>
    <w:rsid w:val="00FD3510"/>
    <w:rsid w:val="00FD5564"/>
    <w:rsid w:val="00FD5B8E"/>
    <w:rsid w:val="00FD77BD"/>
    <w:rsid w:val="00FE028A"/>
    <w:rsid w:val="00FE17AA"/>
    <w:rsid w:val="00FE2B74"/>
    <w:rsid w:val="00FE345E"/>
    <w:rsid w:val="00FE4D35"/>
    <w:rsid w:val="00FE4F68"/>
    <w:rsid w:val="00FF51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7095B1F-8D29-4EB1-9443-1C08CCCEE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6646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6646E"/>
    <w:rPr>
      <w:rFonts w:ascii="Calibri" w:hAnsi="Calibri"/>
      <w:noProof/>
      <w:lang w:val="en-US"/>
    </w:rPr>
  </w:style>
  <w:style w:type="paragraph" w:customStyle="1" w:styleId="EndNoteBibliography">
    <w:name w:val="EndNote Bibliography"/>
    <w:basedOn w:val="Normal"/>
    <w:link w:val="EndNoteBibliographyChar"/>
    <w:rsid w:val="0066646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6646E"/>
    <w:rPr>
      <w:rFonts w:ascii="Calibri" w:hAnsi="Calibri"/>
      <w:noProof/>
      <w:lang w:val="en-US"/>
    </w:rPr>
  </w:style>
  <w:style w:type="character" w:styleId="Hyperlink">
    <w:name w:val="Hyperlink"/>
    <w:basedOn w:val="DefaultParagraphFont"/>
    <w:uiPriority w:val="99"/>
    <w:unhideWhenUsed/>
    <w:rsid w:val="0066646E"/>
    <w:rPr>
      <w:color w:val="0563C1" w:themeColor="hyperlink"/>
      <w:u w:val="single"/>
    </w:rPr>
  </w:style>
  <w:style w:type="paragraph" w:styleId="FootnoteText">
    <w:name w:val="footnote text"/>
    <w:basedOn w:val="Normal"/>
    <w:link w:val="FootnoteTextChar"/>
    <w:uiPriority w:val="99"/>
    <w:semiHidden/>
    <w:unhideWhenUsed/>
    <w:rsid w:val="00C24E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4EDF"/>
    <w:rPr>
      <w:sz w:val="20"/>
      <w:szCs w:val="20"/>
    </w:rPr>
  </w:style>
  <w:style w:type="character" w:styleId="FootnoteReference">
    <w:name w:val="footnote reference"/>
    <w:basedOn w:val="DefaultParagraphFont"/>
    <w:uiPriority w:val="99"/>
    <w:semiHidden/>
    <w:unhideWhenUsed/>
    <w:rsid w:val="00C24EDF"/>
    <w:rPr>
      <w:vertAlign w:val="superscript"/>
    </w:rPr>
  </w:style>
  <w:style w:type="paragraph" w:styleId="Header">
    <w:name w:val="header"/>
    <w:basedOn w:val="Normal"/>
    <w:link w:val="HeaderChar"/>
    <w:uiPriority w:val="99"/>
    <w:unhideWhenUsed/>
    <w:rsid w:val="008161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613A"/>
  </w:style>
  <w:style w:type="paragraph" w:styleId="Footer">
    <w:name w:val="footer"/>
    <w:basedOn w:val="Normal"/>
    <w:link w:val="FooterChar"/>
    <w:uiPriority w:val="99"/>
    <w:unhideWhenUsed/>
    <w:rsid w:val="008161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613A"/>
  </w:style>
  <w:style w:type="paragraph" w:styleId="BalloonText">
    <w:name w:val="Balloon Text"/>
    <w:basedOn w:val="Normal"/>
    <w:link w:val="BalloonTextChar"/>
    <w:uiPriority w:val="99"/>
    <w:semiHidden/>
    <w:unhideWhenUsed/>
    <w:rsid w:val="002045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57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F53A0-32A5-4B19-9BDB-09D49CF9B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0240</Words>
  <Characters>58371</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dc:creator>
  <cp:keywords/>
  <dc:description/>
  <cp:lastModifiedBy>Janet Seeley</cp:lastModifiedBy>
  <cp:revision>2</cp:revision>
  <dcterms:created xsi:type="dcterms:W3CDTF">2015-08-23T10:06:00Z</dcterms:created>
  <dcterms:modified xsi:type="dcterms:W3CDTF">2015-08-23T10:06:00Z</dcterms:modified>
</cp:coreProperties>
</file>